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B7964D" w14:textId="77777777" w:rsidR="0084068D" w:rsidRPr="0084068D" w:rsidRDefault="00991B68" w:rsidP="0084068D">
      <w:pPr>
        <w:jc w:val="center"/>
        <w:rPr>
          <w:rFonts w:ascii="Times New Roman" w:hAnsi="Times New Roman" w:cs="Times New Roman"/>
          <w:b/>
          <w:sz w:val="32"/>
          <w:szCs w:val="32"/>
        </w:rPr>
      </w:pPr>
      <w:bookmarkStart w:id="0" w:name="_Hlk137810593"/>
      <w:r w:rsidRPr="0084068D">
        <w:rPr>
          <w:rFonts w:ascii="Times New Roman" w:hAnsi="Times New Roman" w:cs="Times New Roman"/>
          <w:b/>
          <w:i/>
          <w:sz w:val="24"/>
          <w:szCs w:val="24"/>
        </w:rPr>
        <w:t xml:space="preserve">                           </w:t>
      </w:r>
      <w:r w:rsidR="0084068D" w:rsidRPr="0084068D">
        <w:rPr>
          <w:rFonts w:ascii="Times New Roman" w:hAnsi="Times New Roman" w:cs="Times New Roman"/>
          <w:b/>
          <w:sz w:val="32"/>
          <w:szCs w:val="32"/>
        </w:rPr>
        <w:t>Scientometric review of sustainable fire-resistant polysaccharide-based composite aerogels</w:t>
      </w:r>
    </w:p>
    <w:p w14:paraId="440DE0C3" w14:textId="77777777" w:rsidR="0084068D" w:rsidRPr="00363335" w:rsidRDefault="0084068D" w:rsidP="0084068D">
      <w:pPr>
        <w:jc w:val="center"/>
        <w:rPr>
          <w:rFonts w:ascii="Times New Roman" w:hAnsi="Times New Roman" w:cs="Times New Roman"/>
          <w:sz w:val="24"/>
          <w:szCs w:val="24"/>
        </w:rPr>
      </w:pPr>
      <w:r w:rsidRPr="00363335">
        <w:rPr>
          <w:rFonts w:ascii="Times New Roman" w:hAnsi="Times New Roman" w:cs="Times New Roman"/>
          <w:sz w:val="24"/>
          <w:szCs w:val="24"/>
        </w:rPr>
        <w:t>Benjamin Tawiah</w:t>
      </w:r>
      <w:r w:rsidRPr="00C5351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,2*</w:t>
      </w:r>
      <w:r w:rsidRPr="00363335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Emmanuel A. Ofori</w:t>
      </w:r>
      <w:r w:rsidRPr="007D33C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363335">
        <w:rPr>
          <w:rFonts w:ascii="Times New Roman" w:hAnsi="Times New Roman" w:cs="Times New Roman"/>
          <w:sz w:val="24"/>
          <w:szCs w:val="24"/>
        </w:rPr>
        <w:t>Bin Fe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5351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p w14:paraId="63747C0B" w14:textId="77777777" w:rsidR="0084068D" w:rsidRPr="00363335" w:rsidRDefault="0084068D" w:rsidP="0084068D">
      <w:pPr>
        <w:jc w:val="center"/>
        <w:rPr>
          <w:rFonts w:ascii="Times New Roman" w:hAnsi="Times New Roman" w:cs="Times New Roman"/>
          <w:sz w:val="24"/>
          <w:szCs w:val="24"/>
        </w:rPr>
      </w:pPr>
      <w:r w:rsidRPr="00363335">
        <w:rPr>
          <w:rFonts w:ascii="Times New Roman" w:hAnsi="Times New Roman" w:cs="Times New Roman"/>
          <w:sz w:val="24"/>
          <w:szCs w:val="24"/>
        </w:rPr>
        <w:t>Department of Industrial Art (Textiles) Kwame Nkrumah University of Science and Technology, PMB, Kumasi, Ghana</w:t>
      </w:r>
    </w:p>
    <w:p w14:paraId="06C79EB9" w14:textId="77777777" w:rsidR="0084068D" w:rsidRPr="007D33CE" w:rsidRDefault="0084068D" w:rsidP="0084068D">
      <w:pPr>
        <w:jc w:val="center"/>
        <w:rPr>
          <w:rFonts w:ascii="Times New Roman" w:hAnsi="Times New Roman" w:cs="Times New Roman"/>
          <w:sz w:val="24"/>
          <w:szCs w:val="24"/>
        </w:rPr>
      </w:pPr>
      <w:r w:rsidRPr="007D33CE">
        <w:rPr>
          <w:rFonts w:ascii="Times New Roman" w:hAnsi="Times New Roman" w:cs="Times New Roman"/>
          <w:sz w:val="24"/>
          <w:szCs w:val="24"/>
        </w:rPr>
        <w:t xml:space="preserve">School of </w:t>
      </w:r>
      <w:r>
        <w:rPr>
          <w:rFonts w:ascii="Times New Roman" w:hAnsi="Times New Roman" w:cs="Times New Roman"/>
          <w:sz w:val="24"/>
          <w:szCs w:val="24"/>
        </w:rPr>
        <w:t>Fashion</w:t>
      </w:r>
      <w:r w:rsidRPr="007D33CE">
        <w:rPr>
          <w:rFonts w:ascii="Times New Roman" w:hAnsi="Times New Roman" w:cs="Times New Roman"/>
          <w:sz w:val="24"/>
          <w:szCs w:val="24"/>
        </w:rPr>
        <w:t xml:space="preserve"> and Textiles, Hong Kong Polytechnic University, Hong Kong SAR</w:t>
      </w:r>
      <w:r>
        <w:rPr>
          <w:rFonts w:ascii="Times New Roman" w:hAnsi="Times New Roman" w:cs="Times New Roman"/>
          <w:sz w:val="24"/>
          <w:szCs w:val="24"/>
        </w:rPr>
        <w:t>, China</w:t>
      </w:r>
    </w:p>
    <w:p w14:paraId="3320C1D3" w14:textId="77777777" w:rsidR="0084068D" w:rsidRPr="007D33CE" w:rsidRDefault="0084068D" w:rsidP="0084068D">
      <w:pPr>
        <w:jc w:val="center"/>
        <w:rPr>
          <w:rFonts w:ascii="Times New Roman" w:hAnsi="Times New Roman" w:cs="Times New Roman"/>
          <w:sz w:val="24"/>
          <w:szCs w:val="24"/>
        </w:rPr>
      </w:pPr>
      <w:r w:rsidRPr="007D33CE">
        <w:rPr>
          <w:rFonts w:ascii="Times New Roman" w:hAnsi="Times New Roman" w:cs="Times New Roman"/>
          <w:sz w:val="24"/>
          <w:szCs w:val="24"/>
        </w:rPr>
        <w:t>Corresponding author</w:t>
      </w:r>
    </w:p>
    <w:p w14:paraId="0AB89259" w14:textId="77777777" w:rsidR="0084068D" w:rsidRDefault="0084068D" w:rsidP="0084068D">
      <w:pPr>
        <w:jc w:val="center"/>
        <w:rPr>
          <w:rFonts w:ascii="Times New Roman" w:hAnsi="Times New Roman" w:cs="Times New Roman"/>
          <w:sz w:val="24"/>
          <w:szCs w:val="24"/>
        </w:rPr>
      </w:pPr>
      <w:r w:rsidRPr="007D33CE">
        <w:rPr>
          <w:rFonts w:ascii="Times New Roman" w:hAnsi="Times New Roman" w:cs="Times New Roman"/>
          <w:sz w:val="24"/>
          <w:szCs w:val="24"/>
        </w:rPr>
        <w:t xml:space="preserve">bin.fei@polyu.edu.gh, </w:t>
      </w:r>
      <w:r>
        <w:rPr>
          <w:rFonts w:ascii="Times New Roman" w:hAnsi="Times New Roman" w:cs="Times New Roman"/>
          <w:sz w:val="24"/>
          <w:szCs w:val="24"/>
        </w:rPr>
        <w:t>b</w:t>
      </w:r>
      <w:r w:rsidRPr="007D33CE">
        <w:rPr>
          <w:rFonts w:ascii="Times New Roman" w:hAnsi="Times New Roman" w:cs="Times New Roman"/>
          <w:sz w:val="24"/>
          <w:szCs w:val="24"/>
        </w:rPr>
        <w:t>enjamin.tawiah@knust.edu.gh</w:t>
      </w:r>
    </w:p>
    <w:p w14:paraId="01209670" w14:textId="77777777" w:rsidR="0084068D" w:rsidRPr="0084068D" w:rsidRDefault="0084068D" w:rsidP="00237ADA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EB903A0" w14:textId="55A15E3C" w:rsidR="0084068D" w:rsidRDefault="0084068D" w:rsidP="0084068D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4068D">
        <w:rPr>
          <w:rFonts w:ascii="Times New Roman" w:hAnsi="Times New Roman" w:cs="Times New Roman"/>
          <w:b/>
          <w:sz w:val="24"/>
          <w:szCs w:val="24"/>
        </w:rPr>
        <w:t>SUPPLEMENTARY MATERIAL</w:t>
      </w:r>
    </w:p>
    <w:p w14:paraId="58342F46" w14:textId="6506682B" w:rsidR="0084068D" w:rsidRDefault="0084068D" w:rsidP="0084068D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04522C2" w14:textId="0634EC7D" w:rsidR="0084068D" w:rsidRDefault="0084068D" w:rsidP="0084068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4068D">
        <w:rPr>
          <w:rFonts w:ascii="Times New Roman" w:hAnsi="Times New Roman" w:cs="Times New Roman"/>
          <w:sz w:val="24"/>
          <w:szCs w:val="24"/>
        </w:rPr>
        <w:t xml:space="preserve">Tables were generated from VOSviewer </w:t>
      </w:r>
      <w:r w:rsidR="005409AF">
        <w:rPr>
          <w:rFonts w:ascii="Times New Roman" w:hAnsi="Times New Roman" w:cs="Times New Roman"/>
          <w:sz w:val="24"/>
          <w:szCs w:val="24"/>
        </w:rPr>
        <w:t xml:space="preserve">and Biblioshiny </w:t>
      </w:r>
      <w:r w:rsidRPr="0084068D">
        <w:rPr>
          <w:rFonts w:ascii="Times New Roman" w:hAnsi="Times New Roman" w:cs="Times New Roman"/>
          <w:sz w:val="24"/>
          <w:szCs w:val="24"/>
        </w:rPr>
        <w:t>software</w:t>
      </w:r>
    </w:p>
    <w:p w14:paraId="37612B56" w14:textId="58C18D78" w:rsidR="005409AF" w:rsidRPr="0084068D" w:rsidRDefault="005409AF" w:rsidP="0084068D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ta was obtained from Scopus database</w:t>
      </w:r>
      <w:bookmarkStart w:id="1" w:name="_GoBack"/>
      <w:bookmarkEnd w:id="1"/>
    </w:p>
    <w:p w14:paraId="75062F1E" w14:textId="55995EF1" w:rsidR="00237ADA" w:rsidRDefault="0084068D" w:rsidP="00237AD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                                </w:t>
      </w:r>
      <w:r w:rsidR="00991B68" w:rsidRPr="00991B68">
        <w:rPr>
          <w:rFonts w:ascii="Times New Roman" w:hAnsi="Times New Roman" w:cs="Times New Roman"/>
          <w:i/>
          <w:sz w:val="24"/>
          <w:szCs w:val="24"/>
        </w:rPr>
        <w:t>S.</w:t>
      </w:r>
      <w:r w:rsidR="00991B68">
        <w:rPr>
          <w:rFonts w:ascii="Times New Roman" w:hAnsi="Times New Roman" w:cs="Times New Roman"/>
          <w:sz w:val="24"/>
          <w:szCs w:val="24"/>
        </w:rPr>
        <w:t xml:space="preserve"> </w:t>
      </w:r>
      <w:r w:rsidR="00237ADA">
        <w:rPr>
          <w:rFonts w:ascii="Times New Roman" w:hAnsi="Times New Roman" w:cs="Times New Roman"/>
          <w:sz w:val="24"/>
          <w:szCs w:val="24"/>
        </w:rPr>
        <w:t xml:space="preserve">Table 1: </w:t>
      </w:r>
      <w:r w:rsidR="00237ADA" w:rsidRPr="008F38AD">
        <w:rPr>
          <w:rFonts w:ascii="Times New Roman" w:hAnsi="Times New Roman" w:cs="Times New Roman"/>
          <w:sz w:val="24"/>
          <w:szCs w:val="24"/>
        </w:rPr>
        <w:t>Document search in Scopus database and resul</w:t>
      </w:r>
      <w:r w:rsidR="00237ADA">
        <w:rPr>
          <w:rFonts w:ascii="Times New Roman" w:hAnsi="Times New Roman" w:cs="Times New Roman"/>
          <w:sz w:val="24"/>
          <w:szCs w:val="24"/>
        </w:rPr>
        <w:t>ting documents as of June 2023</w:t>
      </w:r>
      <w:r w:rsidR="00237ADA" w:rsidRPr="008F38AD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30"/>
        <w:gridCol w:w="6596"/>
      </w:tblGrid>
      <w:tr w:rsidR="00237ADA" w14:paraId="46C723A1" w14:textId="77777777" w:rsidTr="00D108BB">
        <w:trPr>
          <w:jc w:val="center"/>
        </w:trPr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</w:tcPr>
          <w:p w14:paraId="094A813F" w14:textId="77777777" w:rsidR="00237ADA" w:rsidRPr="00BA22C5" w:rsidRDefault="00237ADA" w:rsidP="0084068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A22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arameters</w:t>
            </w:r>
          </w:p>
        </w:tc>
        <w:tc>
          <w:tcPr>
            <w:tcW w:w="6596" w:type="dxa"/>
            <w:tcBorders>
              <w:top w:val="single" w:sz="4" w:space="0" w:color="auto"/>
              <w:bottom w:val="single" w:sz="4" w:space="0" w:color="auto"/>
            </w:tcBorders>
          </w:tcPr>
          <w:p w14:paraId="0A4CFE5E" w14:textId="77777777" w:rsidR="00237ADA" w:rsidRPr="00BA22C5" w:rsidRDefault="00237ADA" w:rsidP="0084068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ettings</w:t>
            </w:r>
          </w:p>
        </w:tc>
      </w:tr>
      <w:tr w:rsidR="00237ADA" w14:paraId="0DBD2FDE" w14:textId="77777777" w:rsidTr="00D108BB">
        <w:trPr>
          <w:jc w:val="center"/>
        </w:trPr>
        <w:tc>
          <w:tcPr>
            <w:tcW w:w="2430" w:type="dxa"/>
            <w:tcBorders>
              <w:top w:val="single" w:sz="4" w:space="0" w:color="auto"/>
            </w:tcBorders>
          </w:tcPr>
          <w:p w14:paraId="60AEBC44" w14:textId="77777777" w:rsidR="00237ADA" w:rsidRPr="00BA22C5" w:rsidRDefault="00237ADA" w:rsidP="008406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2C5">
              <w:rPr>
                <w:rStyle w:val="queryoperator"/>
                <w:rFonts w:ascii="Times New Roman" w:hAnsi="Times New Roman" w:cs="Times New Roman"/>
                <w:sz w:val="24"/>
                <w:szCs w:val="24"/>
              </w:rPr>
              <w:t>TITLE-ABS-KEY</w:t>
            </w:r>
            <w:r w:rsidRPr="00BA22C5">
              <w:rPr>
                <w:rFonts w:ascii="Times New Roman" w:hAnsi="Times New Roman" w:cs="Times New Roman"/>
                <w:sz w:val="24"/>
                <w:szCs w:val="24"/>
              </w:rPr>
              <w:t> </w:t>
            </w:r>
          </w:p>
        </w:tc>
        <w:tc>
          <w:tcPr>
            <w:tcW w:w="6596" w:type="dxa"/>
            <w:tcBorders>
              <w:top w:val="single" w:sz="4" w:space="0" w:color="auto"/>
            </w:tcBorders>
          </w:tcPr>
          <w:p w14:paraId="2A79624F" w14:textId="77777777" w:rsidR="00237ADA" w:rsidRPr="001661E0" w:rsidRDefault="00237ADA" w:rsidP="008406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661E0">
              <w:rPr>
                <w:rStyle w:val="querysrchtext"/>
                <w:rFonts w:ascii="Times New Roman" w:hAnsi="Times New Roman" w:cs="Times New Roman"/>
                <w:sz w:val="24"/>
                <w:szCs w:val="24"/>
              </w:rPr>
              <w:t>(flame AND retardant AND aerogel)</w:t>
            </w:r>
          </w:p>
        </w:tc>
      </w:tr>
      <w:tr w:rsidR="00237ADA" w14:paraId="4EB9F81C" w14:textId="77777777" w:rsidTr="00D108BB">
        <w:trPr>
          <w:jc w:val="center"/>
        </w:trPr>
        <w:tc>
          <w:tcPr>
            <w:tcW w:w="2430" w:type="dxa"/>
          </w:tcPr>
          <w:p w14:paraId="2DE20FD9" w14:textId="2618653A" w:rsidR="00237ADA" w:rsidRPr="00BA22C5" w:rsidRDefault="00991B68" w:rsidP="008406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queryoperator"/>
              </w:rPr>
              <w:t>Period</w:t>
            </w:r>
          </w:p>
        </w:tc>
        <w:tc>
          <w:tcPr>
            <w:tcW w:w="6596" w:type="dxa"/>
          </w:tcPr>
          <w:p w14:paraId="5486B426" w14:textId="77777777" w:rsidR="00237ADA" w:rsidRPr="001661E0" w:rsidRDefault="00237ADA" w:rsidP="008406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661E0">
              <w:rPr>
                <w:rFonts w:ascii="Times New Roman" w:hAnsi="Times New Roman" w:cs="Times New Roman"/>
                <w:sz w:val="24"/>
                <w:szCs w:val="24"/>
              </w:rPr>
              <w:t>2003-2023</w:t>
            </w:r>
          </w:p>
        </w:tc>
      </w:tr>
      <w:tr w:rsidR="00237ADA" w14:paraId="3F9350D0" w14:textId="77777777" w:rsidTr="00D108BB">
        <w:trPr>
          <w:jc w:val="center"/>
        </w:trPr>
        <w:tc>
          <w:tcPr>
            <w:tcW w:w="2430" w:type="dxa"/>
            <w:tcBorders>
              <w:bottom w:val="nil"/>
            </w:tcBorders>
          </w:tcPr>
          <w:p w14:paraId="61AB681A" w14:textId="77777777" w:rsidR="00237ADA" w:rsidRPr="00BA22C5" w:rsidRDefault="00237ADA" w:rsidP="008406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2C5">
              <w:rPr>
                <w:rStyle w:val="queryoperator"/>
                <w:rFonts w:ascii="Times New Roman" w:hAnsi="Times New Roman" w:cs="Times New Roman"/>
                <w:sz w:val="24"/>
                <w:szCs w:val="24"/>
              </w:rPr>
              <w:t>D</w:t>
            </w:r>
            <w:r>
              <w:rPr>
                <w:rStyle w:val="queryoperator"/>
                <w:rFonts w:ascii="Times New Roman" w:hAnsi="Times New Roman" w:cs="Times New Roman"/>
                <w:sz w:val="24"/>
                <w:szCs w:val="24"/>
              </w:rPr>
              <w:t xml:space="preserve">oc </w:t>
            </w:r>
            <w:r w:rsidRPr="00BA22C5">
              <w:rPr>
                <w:rStyle w:val="queryoperator"/>
                <w:rFonts w:ascii="Times New Roman" w:hAnsi="Times New Roman" w:cs="Times New Roman"/>
                <w:sz w:val="24"/>
                <w:szCs w:val="24"/>
              </w:rPr>
              <w:t>T</w:t>
            </w:r>
            <w:r>
              <w:rPr>
                <w:rStyle w:val="queryoperator"/>
                <w:rFonts w:ascii="Times New Roman" w:hAnsi="Times New Roman" w:cs="Times New Roman"/>
                <w:sz w:val="24"/>
                <w:szCs w:val="24"/>
              </w:rPr>
              <w:t>ype</w:t>
            </w:r>
          </w:p>
        </w:tc>
        <w:tc>
          <w:tcPr>
            <w:tcW w:w="6596" w:type="dxa"/>
            <w:tcBorders>
              <w:bottom w:val="nil"/>
            </w:tcBorders>
          </w:tcPr>
          <w:p w14:paraId="07C58531" w14:textId="77777777" w:rsidR="00237ADA" w:rsidRPr="00BA22C5" w:rsidRDefault="00237ADA" w:rsidP="008406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A22C5">
              <w:rPr>
                <w:rFonts w:ascii="Times New Roman" w:hAnsi="Times New Roman" w:cs="Times New Roman"/>
                <w:sz w:val="24"/>
                <w:szCs w:val="24"/>
              </w:rPr>
              <w:t>Articles and Review</w:t>
            </w:r>
          </w:p>
        </w:tc>
      </w:tr>
      <w:tr w:rsidR="00237ADA" w14:paraId="1E0E91F7" w14:textId="77777777" w:rsidTr="00D108BB">
        <w:trPr>
          <w:jc w:val="center"/>
        </w:trPr>
        <w:tc>
          <w:tcPr>
            <w:tcW w:w="2430" w:type="dxa"/>
            <w:tcBorders>
              <w:bottom w:val="nil"/>
            </w:tcBorders>
          </w:tcPr>
          <w:p w14:paraId="11901541" w14:textId="77777777" w:rsidR="00237ADA" w:rsidRPr="00BA22C5" w:rsidRDefault="00237ADA" w:rsidP="0084068D">
            <w:pPr>
              <w:rPr>
                <w:rStyle w:val="queryoperator"/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queryoperator"/>
                <w:rFonts w:ascii="Times New Roman" w:hAnsi="Times New Roman" w:cs="Times New Roman"/>
                <w:sz w:val="24"/>
                <w:szCs w:val="24"/>
              </w:rPr>
              <w:t>Source Type</w:t>
            </w:r>
          </w:p>
        </w:tc>
        <w:tc>
          <w:tcPr>
            <w:tcW w:w="6596" w:type="dxa"/>
            <w:tcBorders>
              <w:bottom w:val="nil"/>
            </w:tcBorders>
          </w:tcPr>
          <w:p w14:paraId="5F8C2259" w14:textId="77777777" w:rsidR="00237ADA" w:rsidRPr="00BA22C5" w:rsidRDefault="00237ADA" w:rsidP="008406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ournal</w:t>
            </w:r>
          </w:p>
        </w:tc>
      </w:tr>
      <w:tr w:rsidR="00237ADA" w14:paraId="11ACE38D" w14:textId="77777777" w:rsidTr="00D108BB">
        <w:trPr>
          <w:trHeight w:val="80"/>
          <w:jc w:val="center"/>
        </w:trPr>
        <w:tc>
          <w:tcPr>
            <w:tcW w:w="2430" w:type="dxa"/>
            <w:tcBorders>
              <w:top w:val="nil"/>
              <w:bottom w:val="nil"/>
            </w:tcBorders>
          </w:tcPr>
          <w:p w14:paraId="30027E35" w14:textId="77777777" w:rsidR="00237ADA" w:rsidRDefault="00237ADA" w:rsidP="008406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anguage</w:t>
            </w:r>
          </w:p>
        </w:tc>
        <w:tc>
          <w:tcPr>
            <w:tcW w:w="6596" w:type="dxa"/>
            <w:tcBorders>
              <w:top w:val="nil"/>
              <w:bottom w:val="nil"/>
            </w:tcBorders>
          </w:tcPr>
          <w:p w14:paraId="6AB08A0C" w14:textId="77777777" w:rsidR="00237ADA" w:rsidRDefault="00237ADA" w:rsidP="008406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nglish</w:t>
            </w:r>
          </w:p>
        </w:tc>
      </w:tr>
      <w:tr w:rsidR="00237ADA" w14:paraId="44CC569B" w14:textId="77777777" w:rsidTr="00D108BB">
        <w:trPr>
          <w:trHeight w:val="80"/>
          <w:jc w:val="center"/>
        </w:trPr>
        <w:tc>
          <w:tcPr>
            <w:tcW w:w="2430" w:type="dxa"/>
            <w:tcBorders>
              <w:top w:val="nil"/>
            </w:tcBorders>
          </w:tcPr>
          <w:p w14:paraId="30A24EFF" w14:textId="77777777" w:rsidR="00237ADA" w:rsidRDefault="00237ADA" w:rsidP="008406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otal Documents</w:t>
            </w:r>
          </w:p>
        </w:tc>
        <w:tc>
          <w:tcPr>
            <w:tcW w:w="6596" w:type="dxa"/>
            <w:tcBorders>
              <w:top w:val="nil"/>
            </w:tcBorders>
          </w:tcPr>
          <w:p w14:paraId="5DBD5E02" w14:textId="150BE360" w:rsidR="00237ADA" w:rsidRDefault="00237ADA" w:rsidP="008406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91B6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</w:tbl>
    <w:p w14:paraId="559632DE" w14:textId="77777777" w:rsidR="00D108BB" w:rsidRDefault="00D108BB" w:rsidP="00237ADA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6E235704" w14:textId="776C682F" w:rsidR="00237ADA" w:rsidRPr="006C1F01" w:rsidRDefault="00991B68" w:rsidP="00237ADA">
      <w:pPr>
        <w:spacing w:after="0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                                </w:t>
      </w:r>
      <w:r w:rsidR="00237ADA">
        <w:rPr>
          <w:rFonts w:ascii="Times New Roman" w:hAnsi="Times New Roman" w:cs="Times New Roman"/>
          <w:b/>
          <w:bCs/>
          <w:sz w:val="24"/>
          <w:szCs w:val="24"/>
        </w:rPr>
        <w:t>Note:</w:t>
      </w:r>
      <w:r w:rsidR="00237ADA">
        <w:rPr>
          <w:rFonts w:ascii="Times New Roman" w:hAnsi="Times New Roman" w:cs="Times New Roman"/>
          <w:sz w:val="24"/>
          <w:szCs w:val="24"/>
        </w:rPr>
        <w:t xml:space="preserve"> </w:t>
      </w:r>
      <w:r w:rsidR="00237ADA" w:rsidRPr="006C1F01">
        <w:rPr>
          <w:rStyle w:val="queryoperator"/>
          <w:rFonts w:ascii="Times New Roman" w:hAnsi="Times New Roman" w:cs="Times New Roman"/>
          <w:i/>
          <w:iCs/>
          <w:sz w:val="24"/>
          <w:szCs w:val="24"/>
        </w:rPr>
        <w:t>TITLE-ABS-KEY</w:t>
      </w:r>
      <w:r w:rsidR="00237ADA" w:rsidRPr="006C1F01">
        <w:rPr>
          <w:rFonts w:ascii="Times New Roman" w:hAnsi="Times New Roman" w:cs="Times New Roman"/>
          <w:i/>
          <w:iCs/>
          <w:sz w:val="24"/>
          <w:szCs w:val="24"/>
        </w:rPr>
        <w:t> means Title, Abstract</w:t>
      </w:r>
      <w:r w:rsidR="00237ADA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237ADA" w:rsidRPr="006C1F01">
        <w:rPr>
          <w:rFonts w:ascii="Times New Roman" w:hAnsi="Times New Roman" w:cs="Times New Roman"/>
          <w:i/>
          <w:iCs/>
          <w:sz w:val="24"/>
          <w:szCs w:val="24"/>
        </w:rPr>
        <w:t xml:space="preserve"> and Keywords</w:t>
      </w:r>
    </w:p>
    <w:p w14:paraId="1A72BBD6" w14:textId="771A591C" w:rsidR="0084068D" w:rsidRDefault="0084068D" w:rsidP="00237ADA">
      <w:pPr>
        <w:spacing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bookmarkStart w:id="2" w:name="_Hlk137905851"/>
      <w:bookmarkStart w:id="3" w:name="_Hlk137675764"/>
      <w:bookmarkEnd w:id="0"/>
    </w:p>
    <w:p w14:paraId="10DB222A" w14:textId="12D77736" w:rsidR="00237ADA" w:rsidRPr="00A14FEB" w:rsidRDefault="00991B68" w:rsidP="00237ADA">
      <w:pPr>
        <w:spacing w:line="360" w:lineRule="auto"/>
        <w:jc w:val="both"/>
        <w:rPr>
          <w:rStyle w:val="fontstyle01"/>
          <w:rFonts w:ascii="Times New Roman" w:hAnsi="Times New Roman" w:cs="Times New Roman"/>
          <w:sz w:val="24"/>
          <w:szCs w:val="24"/>
        </w:rPr>
      </w:pPr>
      <w:r w:rsidRPr="00991B68">
        <w:rPr>
          <w:rFonts w:ascii="Times New Roman" w:hAnsi="Times New Roman" w:cs="Times New Roman"/>
          <w:i/>
          <w:sz w:val="24"/>
          <w:szCs w:val="24"/>
        </w:rPr>
        <w:t xml:space="preserve">                            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37ADA">
        <w:rPr>
          <w:rFonts w:ascii="Times New Roman" w:hAnsi="Times New Roman" w:cs="Times New Roman"/>
          <w:sz w:val="24"/>
          <w:szCs w:val="24"/>
        </w:rPr>
        <w:t>Table 2: List of the primary sources in the relevant field of study</w:t>
      </w:r>
    </w:p>
    <w:tbl>
      <w:tblPr>
        <w:tblW w:w="9630" w:type="dxa"/>
        <w:jc w:val="center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838"/>
        <w:gridCol w:w="4952"/>
        <w:gridCol w:w="1423"/>
        <w:gridCol w:w="1173"/>
        <w:gridCol w:w="1244"/>
      </w:tblGrid>
      <w:tr w:rsidR="005A4CD5" w:rsidRPr="005A4CD5" w14:paraId="5162A4FF" w14:textId="77777777" w:rsidTr="00D108BB">
        <w:trPr>
          <w:trHeight w:val="300"/>
          <w:jc w:val="center"/>
        </w:trPr>
        <w:tc>
          <w:tcPr>
            <w:tcW w:w="8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bookmarkEnd w:id="2"/>
          <w:bookmarkEnd w:id="3"/>
          <w:p w14:paraId="274A0863" w14:textId="276AE221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/N</w:t>
            </w:r>
          </w:p>
        </w:tc>
        <w:tc>
          <w:tcPr>
            <w:tcW w:w="49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08525" w14:textId="20AFB1C4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ource</w:t>
            </w:r>
          </w:p>
        </w:tc>
        <w:tc>
          <w:tcPr>
            <w:tcW w:w="142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0CBB7" w14:textId="0A159B09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cuments</w:t>
            </w:r>
          </w:p>
        </w:tc>
        <w:tc>
          <w:tcPr>
            <w:tcW w:w="117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3D4D8" w14:textId="0657F83F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tations</w:t>
            </w:r>
          </w:p>
        </w:tc>
        <w:tc>
          <w:tcPr>
            <w:tcW w:w="12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92023" w14:textId="311A8849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tal link strength</w:t>
            </w:r>
          </w:p>
        </w:tc>
      </w:tr>
      <w:tr w:rsidR="005A4CD5" w:rsidRPr="005A4CD5" w14:paraId="620E458A" w14:textId="77777777" w:rsidTr="00D108BB">
        <w:trPr>
          <w:trHeight w:val="300"/>
          <w:jc w:val="center"/>
        </w:trPr>
        <w:tc>
          <w:tcPr>
            <w:tcW w:w="83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0B30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95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054E8" w14:textId="5656BD5B" w:rsidR="005A4CD5" w:rsidRPr="005A4CD5" w:rsidRDefault="005A4CD5" w:rsidP="00991B6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="00991B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S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Applied Materials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Interfaces</w:t>
            </w:r>
          </w:p>
        </w:tc>
        <w:tc>
          <w:tcPr>
            <w:tcW w:w="142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6017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17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28952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54</w:t>
            </w:r>
          </w:p>
        </w:tc>
        <w:tc>
          <w:tcPr>
            <w:tcW w:w="124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AE208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13</w:t>
            </w:r>
          </w:p>
        </w:tc>
      </w:tr>
      <w:tr w:rsidR="005A4CD5" w:rsidRPr="005A4CD5" w14:paraId="1C84CA25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588EA9E8" w14:textId="17EEDE7B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7418FCE6" w14:textId="6E85734F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mical Engineering Journal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7DAAF8AA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23128E5E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4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19EC625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41</w:t>
            </w:r>
          </w:p>
        </w:tc>
      </w:tr>
      <w:tr w:rsidR="005A4CD5" w:rsidRPr="005A4CD5" w14:paraId="6A0AB6C3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2D4BA590" w14:textId="68634930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4A1B6106" w14:textId="3A93B0AA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omposites Part B: Engineering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1766099C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408B64C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8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3EA5646E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44</w:t>
            </w:r>
          </w:p>
        </w:tc>
      </w:tr>
      <w:tr w:rsidR="005A4CD5" w:rsidRPr="005A4CD5" w14:paraId="715B07FC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381238C6" w14:textId="294FF220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2E18C6EB" w14:textId="7238D5AF" w:rsidR="005A4CD5" w:rsidRPr="005A4CD5" w:rsidRDefault="005A4CD5" w:rsidP="00991B6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="00991B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S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Sustainable Chemistry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Engineering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0793E7B0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502BF4E6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5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415EEA9B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31</w:t>
            </w:r>
          </w:p>
        </w:tc>
      </w:tr>
      <w:tr w:rsidR="005A4CD5" w:rsidRPr="005A4CD5" w14:paraId="31C40C22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4C4E39EB" w14:textId="0AF53665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7010D172" w14:textId="1C021CE9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rbohydrate Polymer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504003E4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42E216DF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9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76944911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2</w:t>
            </w:r>
          </w:p>
        </w:tc>
      </w:tr>
      <w:tr w:rsidR="005A4CD5" w:rsidRPr="005A4CD5" w14:paraId="4A3642D0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4912510A" w14:textId="592D4B10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5EBBBA8F" w14:textId="1DD5FFD9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Composites Part A: Applied Science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Manufacturing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62F0D631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4C55F24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9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183BD3BA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3</w:t>
            </w:r>
          </w:p>
        </w:tc>
      </w:tr>
      <w:tr w:rsidR="005A4CD5" w:rsidRPr="005A4CD5" w14:paraId="73004590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1EAE00E7" w14:textId="0DC29C7A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14656182" w14:textId="10022D9F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olymer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105A6590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76F6F4AA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5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7B15162A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30</w:t>
            </w:r>
          </w:p>
        </w:tc>
      </w:tr>
      <w:tr w:rsidR="005A4CD5" w:rsidRPr="005A4CD5" w14:paraId="26F47738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6C798C56" w14:textId="5C36F4E4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0E09B628" w14:textId="235BF572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ellulose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259DDA3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33C89CD0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3234999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2</w:t>
            </w:r>
          </w:p>
        </w:tc>
      </w:tr>
      <w:tr w:rsidR="005A4CD5" w:rsidRPr="005A4CD5" w14:paraId="1E4F2034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0B8E5884" w14:textId="574676A3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6EE68A21" w14:textId="56993566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ournal Of Applied Polymer Science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1D4E0D7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5666B930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7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3DDB3A0F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6</w:t>
            </w:r>
          </w:p>
        </w:tc>
      </w:tr>
      <w:tr w:rsidR="005A4CD5" w:rsidRPr="005A4CD5" w14:paraId="422D4B9D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5C931AB2" w14:textId="15A59AFC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1273F429" w14:textId="48ED2232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ournal Of Hazardous Material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056A860A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62A4E980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6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6B9EB25B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6</w:t>
            </w:r>
          </w:p>
        </w:tc>
      </w:tr>
      <w:tr w:rsidR="005A4CD5" w:rsidRPr="005A4CD5" w14:paraId="2D78830A" w14:textId="77777777" w:rsidTr="00D108BB">
        <w:trPr>
          <w:trHeight w:val="300"/>
          <w:jc w:val="center"/>
        </w:trPr>
        <w:tc>
          <w:tcPr>
            <w:tcW w:w="838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EBA97EE" w14:textId="68C23D5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495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76373C2" w14:textId="02522FB5" w:rsidR="005A4CD5" w:rsidRPr="005A4CD5" w:rsidRDefault="005A4CD5" w:rsidP="00991B6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="00991B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S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Applied Polymer Materials</w:t>
            </w:r>
          </w:p>
        </w:tc>
        <w:tc>
          <w:tcPr>
            <w:tcW w:w="142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D5C9B56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17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4C0257B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124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A6AC79C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1</w:t>
            </w:r>
          </w:p>
        </w:tc>
      </w:tr>
      <w:tr w:rsidR="005A4CD5" w:rsidRPr="005A4CD5" w14:paraId="2AE5B960" w14:textId="77777777" w:rsidTr="00293BBF">
        <w:trPr>
          <w:trHeight w:val="300"/>
          <w:jc w:val="center"/>
        </w:trPr>
        <w:tc>
          <w:tcPr>
            <w:tcW w:w="838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347E889" w14:textId="3A8515E6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495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8B07156" w14:textId="36CE6FE3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ndustrial And Engineering Chemistry Research</w:t>
            </w:r>
          </w:p>
        </w:tc>
        <w:tc>
          <w:tcPr>
            <w:tcW w:w="142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3F8D879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17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C95577A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124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8499BAB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5</w:t>
            </w:r>
          </w:p>
        </w:tc>
      </w:tr>
      <w:tr w:rsidR="005A4CD5" w:rsidRPr="005A4CD5" w14:paraId="7E7D6823" w14:textId="77777777" w:rsidTr="00293BBF">
        <w:trPr>
          <w:trHeight w:val="300"/>
          <w:jc w:val="center"/>
        </w:trPr>
        <w:tc>
          <w:tcPr>
            <w:tcW w:w="838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A0571F0" w14:textId="36D9E01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495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DF0EAC4" w14:textId="37D9E5BD" w:rsidR="005A4CD5" w:rsidRPr="005A4CD5" w:rsidRDefault="005A4CD5" w:rsidP="00991B6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="00991B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S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Applied Nano Materials</w:t>
            </w:r>
          </w:p>
        </w:tc>
        <w:tc>
          <w:tcPr>
            <w:tcW w:w="1423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E6B2E3B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173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0D95CC8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124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DC94C36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1</w:t>
            </w:r>
          </w:p>
        </w:tc>
      </w:tr>
      <w:tr w:rsidR="005A4CD5" w:rsidRPr="005A4CD5" w14:paraId="54701BC0" w14:textId="77777777" w:rsidTr="00293BBF">
        <w:trPr>
          <w:trHeight w:val="300"/>
          <w:jc w:val="center"/>
        </w:trPr>
        <w:tc>
          <w:tcPr>
            <w:tcW w:w="83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C111395" w14:textId="18F9FECA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95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6290130" w14:textId="3C6CE963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International Journal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Biological Macromolecules</w:t>
            </w:r>
          </w:p>
        </w:tc>
        <w:tc>
          <w:tcPr>
            <w:tcW w:w="142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E1F61E9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17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4FBE875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1244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F11AEEA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9</w:t>
            </w:r>
          </w:p>
        </w:tc>
      </w:tr>
      <w:tr w:rsidR="005A4CD5" w:rsidRPr="005A4CD5" w14:paraId="53FCD323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6BE57F4C" w14:textId="0C596DB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5E516BB0" w14:textId="59BBD382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ournal Of Materials Chemistry A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749D1A1F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4A0019A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3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00E45E28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5</w:t>
            </w:r>
          </w:p>
        </w:tc>
      </w:tr>
      <w:tr w:rsidR="005A4CD5" w:rsidRPr="005A4CD5" w14:paraId="55EBADDB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253CBECF" w14:textId="77286B05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2670C904" w14:textId="1E4117D0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Materials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Design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4FDC72AC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5728109E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9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371258F6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1</w:t>
            </w:r>
          </w:p>
        </w:tc>
      </w:tr>
      <w:tr w:rsidR="005A4CD5" w:rsidRPr="005A4CD5" w14:paraId="2945B1A5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4D799841" w14:textId="31E0303D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4CD2CC74" w14:textId="134FD3DD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Polymer Degradation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Stability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4DFA6BFC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1B0D8754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710D60C1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9</w:t>
            </w:r>
          </w:p>
        </w:tc>
      </w:tr>
      <w:tr w:rsidR="005A4CD5" w:rsidRPr="005A4CD5" w14:paraId="3024E286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71BCBF36" w14:textId="331C9D33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71006443" w14:textId="52435DD9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pplied Clay Science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3713630A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7DCB447B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7A0F1851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0</w:t>
            </w:r>
          </w:p>
        </w:tc>
      </w:tr>
      <w:tr w:rsidR="005A4CD5" w:rsidRPr="005A4CD5" w14:paraId="2AA605FA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1212F557" w14:textId="38BCC473" w:rsidR="005A4CD5" w:rsidRPr="005A4CD5" w:rsidRDefault="0087648E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7C5AC918" w14:textId="6CE07A9E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pplied Surface Science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41E18A4A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04831A5E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5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349747B0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0</w:t>
            </w:r>
          </w:p>
        </w:tc>
      </w:tr>
      <w:tr w:rsidR="005A4CD5" w:rsidRPr="005A4CD5" w14:paraId="7A9A3226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3E4015E5" w14:textId="10F785A0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3B94D65F" w14:textId="24E10F6B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omposites Communication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57F0CEBB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4C37BC11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1136B3BE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4</w:t>
            </w:r>
          </w:p>
        </w:tc>
      </w:tr>
      <w:tr w:rsidR="005A4CD5" w:rsidRPr="005A4CD5" w14:paraId="08C48CF8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0882C981" w14:textId="35455941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1C790A58" w14:textId="4B39987E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Composites Science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Technology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6A8E997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7BA1B58D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1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05BEEE31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0</w:t>
            </w:r>
          </w:p>
        </w:tc>
      </w:tr>
      <w:tr w:rsidR="005A4CD5" w:rsidRPr="005A4CD5" w14:paraId="71E1C079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7760BE49" w14:textId="385E1868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5570FF90" w14:textId="735BF0ED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Construction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Building Material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6B0919B1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572B8818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3C10F708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</w:tr>
      <w:tr w:rsidR="005A4CD5" w:rsidRPr="005A4CD5" w14:paraId="1E76127D" w14:textId="77777777" w:rsidTr="00D108BB">
        <w:trPr>
          <w:trHeight w:val="300"/>
          <w:jc w:val="center"/>
        </w:trPr>
        <w:tc>
          <w:tcPr>
            <w:tcW w:w="838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CA1E89A" w14:textId="4ADFDAB9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495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A654584" w14:textId="5CC3ABFF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Polymers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r Advanced Technologies</w:t>
            </w:r>
          </w:p>
        </w:tc>
        <w:tc>
          <w:tcPr>
            <w:tcW w:w="142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A28D69C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17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BBDE99A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  <w:tc>
          <w:tcPr>
            <w:tcW w:w="124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FB784FF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4</w:t>
            </w:r>
          </w:p>
        </w:tc>
      </w:tr>
      <w:tr w:rsidR="005A4CD5" w:rsidRPr="005A4CD5" w14:paraId="7C8CB4C8" w14:textId="77777777" w:rsidTr="00D108BB">
        <w:trPr>
          <w:trHeight w:val="300"/>
          <w:jc w:val="center"/>
        </w:trPr>
        <w:tc>
          <w:tcPr>
            <w:tcW w:w="838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2B015CF" w14:textId="32FBC76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2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495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8417C38" w14:textId="262AC70C" w:rsidR="005A4CD5" w:rsidRPr="005A4CD5" w:rsidRDefault="005A4CD5" w:rsidP="00991B6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="00991B6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S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Nano</w:t>
            </w:r>
          </w:p>
        </w:tc>
        <w:tc>
          <w:tcPr>
            <w:tcW w:w="142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34737E6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E385E4E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2</w:t>
            </w:r>
          </w:p>
        </w:tc>
        <w:tc>
          <w:tcPr>
            <w:tcW w:w="124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386919B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</w:t>
            </w:r>
          </w:p>
        </w:tc>
      </w:tr>
      <w:tr w:rsidR="005A4CD5" w:rsidRPr="005A4CD5" w14:paraId="057FC2D8" w14:textId="77777777" w:rsidTr="00D108BB">
        <w:trPr>
          <w:trHeight w:val="300"/>
          <w:jc w:val="center"/>
        </w:trPr>
        <w:tc>
          <w:tcPr>
            <w:tcW w:w="83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D0055D1" w14:textId="07CAF0CD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495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0E901D3" w14:textId="293C33AB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dvanced Functional Materials</w:t>
            </w:r>
          </w:p>
        </w:tc>
        <w:tc>
          <w:tcPr>
            <w:tcW w:w="142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5F7DFC2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14FE2BA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5</w:t>
            </w:r>
          </w:p>
        </w:tc>
        <w:tc>
          <w:tcPr>
            <w:tcW w:w="1244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0B9DDD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4</w:t>
            </w:r>
          </w:p>
        </w:tc>
      </w:tr>
      <w:tr w:rsidR="005A4CD5" w:rsidRPr="005A4CD5" w14:paraId="186ED055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11628E1F" w14:textId="6E9EAAF8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0CF2F0D7" w14:textId="275F0393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Colloids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Surfaces A: Physicochemical </w:t>
            </w:r>
            <w:r w:rsidR="00822C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Engineering Aspect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5F0E16B6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3A8A1D35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5F8F52F8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9</w:t>
            </w:r>
          </w:p>
        </w:tc>
      </w:tr>
      <w:tr w:rsidR="005A4CD5" w:rsidRPr="005A4CD5" w14:paraId="5B4D139F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6E3B175B" w14:textId="4000DFB9" w:rsidR="005A4CD5" w:rsidRPr="005A4CD5" w:rsidRDefault="00822C37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6BFBED06" w14:textId="4BA49135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rontiers </w:t>
            </w:r>
            <w:r w:rsidR="00822C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 Material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3AC0FFD5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1923639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7DAFC608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8</w:t>
            </w:r>
          </w:p>
        </w:tc>
      </w:tr>
      <w:tr w:rsidR="005A4CD5" w:rsidRPr="005A4CD5" w14:paraId="029D2B17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36F69833" w14:textId="41C8605F" w:rsidR="005A4CD5" w:rsidRPr="005A4CD5" w:rsidRDefault="00822C37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2D39A369" w14:textId="161E3A55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International Journal </w:t>
            </w:r>
            <w:r w:rsidR="00822C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Molecular Science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173EC68B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5E537C57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43D5F82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5</w:t>
            </w:r>
          </w:p>
        </w:tc>
      </w:tr>
      <w:tr w:rsidR="005A4CD5" w:rsidRPr="005A4CD5" w14:paraId="3E8F3CBD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628AB2B2" w14:textId="27638D9C" w:rsidR="005A4CD5" w:rsidRPr="005A4CD5" w:rsidRDefault="0087648E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7DF65059" w14:textId="4049CAA5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Journal </w:t>
            </w:r>
            <w:r w:rsidR="00822C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Colloid </w:t>
            </w:r>
            <w:r w:rsidR="00822C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Interface Science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6D755692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4987232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605BD88B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0</w:t>
            </w:r>
          </w:p>
        </w:tc>
      </w:tr>
      <w:tr w:rsidR="005A4CD5" w:rsidRPr="005A4CD5" w14:paraId="4ADE14D4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1819FC40" w14:textId="738AA3E7" w:rsidR="005A4CD5" w:rsidRPr="005A4CD5" w:rsidRDefault="00822C37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37EED1B5" w14:textId="6A3971E0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Journal </w:t>
            </w:r>
            <w:r w:rsidR="00822C3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Energy Storage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5FEFD7E8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0F3AC03E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5BEDBFA5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</w:tr>
      <w:tr w:rsidR="005A4CD5" w:rsidRPr="005A4CD5" w14:paraId="356B9FCA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44D1D478" w14:textId="3995F3F2" w:rsidR="005A4CD5" w:rsidRPr="005A4CD5" w:rsidRDefault="00822C37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40D0D610" w14:textId="60402416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Journal 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Materials Science 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Technology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26B0EED1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6CC69AF2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1A3319A5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3</w:t>
            </w:r>
          </w:p>
        </w:tc>
      </w:tr>
      <w:tr w:rsidR="005A4CD5" w:rsidRPr="005A4CD5" w14:paraId="3DF34172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7CDDE1D8" w14:textId="7AD75B4C" w:rsidR="005A4CD5" w:rsidRPr="005A4CD5" w:rsidRDefault="0087648E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672E1706" w14:textId="20613312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Journal 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Porous Material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6E362F3F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2FBF7D92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60412347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</w:tr>
      <w:tr w:rsidR="005A4CD5" w:rsidRPr="005A4CD5" w14:paraId="7A5D267A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38228669" w14:textId="64F46A48" w:rsidR="005A4CD5" w:rsidRPr="005A4CD5" w:rsidRDefault="0087648E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1F8B3560" w14:textId="4E29EAF5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Journal 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he Taiwan Institute 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Chemical Engineer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3A8B6570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10BF510F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169557FC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2</w:t>
            </w:r>
          </w:p>
        </w:tc>
      </w:tr>
      <w:tr w:rsidR="005A4CD5" w:rsidRPr="005A4CD5" w14:paraId="2A6E6C5E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6299FE8B" w14:textId="41B712B7" w:rsidR="005A4CD5" w:rsidRPr="005A4CD5" w:rsidRDefault="0087648E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48C70DCF" w14:textId="0E1FC32D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Journal 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</w:t>
            </w:r>
            <w:r w:rsidR="008764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e Textile Institute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1769ACF2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4C1C8539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7D2FB638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</w:tr>
      <w:tr w:rsidR="005A4CD5" w:rsidRPr="005A4CD5" w14:paraId="75D39D1A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69402CE2" w14:textId="755DBA4E" w:rsidR="005A4CD5" w:rsidRPr="005A4CD5" w:rsidRDefault="0087648E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5E06D907" w14:textId="1D90C199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terial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47C0D635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4BE681F9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65151BAD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0</w:t>
            </w:r>
          </w:p>
        </w:tc>
      </w:tr>
      <w:tr w:rsidR="005A4CD5" w:rsidRPr="005A4CD5" w14:paraId="3B32CD3E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523EE5CE" w14:textId="3A454F59" w:rsidR="005A4CD5" w:rsidRPr="005A4CD5" w:rsidRDefault="0087648E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5202F750" w14:textId="57FC40BD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ano Energy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56D68BFB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7FC506CE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7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44A2F8E2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</w:tr>
      <w:tr w:rsidR="005A4CD5" w:rsidRPr="005A4CD5" w14:paraId="02072139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26F8A6E1" w14:textId="3377C087" w:rsidR="005A4CD5" w:rsidRPr="005A4CD5" w:rsidRDefault="0087648E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2C26DA09" w14:textId="12FF5DF1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Polymer Engineering </w:t>
            </w:r>
            <w:r w:rsidR="00336B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Science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69874C01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067BC02C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54880A7C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5</w:t>
            </w:r>
          </w:p>
        </w:tc>
      </w:tr>
      <w:tr w:rsidR="005A4CD5" w:rsidRPr="005A4CD5" w14:paraId="0A5AEE57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669249F1" w14:textId="6E3DD7A5" w:rsidR="005A4CD5" w:rsidRPr="005A4CD5" w:rsidRDefault="0087648E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152B9246" w14:textId="0437786D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olymer Review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43974B3D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1E2E4BC3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711D4131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4</w:t>
            </w:r>
          </w:p>
        </w:tc>
      </w:tr>
      <w:tr w:rsidR="005A4CD5" w:rsidRPr="005A4CD5" w14:paraId="71E07D68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5D7624B2" w14:textId="0E39016C" w:rsidR="005A4CD5" w:rsidRPr="005A4CD5" w:rsidRDefault="0087648E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186A9722" w14:textId="0E2B722F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rogress In Organic Coating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4C34BE5B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1E777C15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68DFEEFE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1</w:t>
            </w:r>
          </w:p>
        </w:tc>
      </w:tr>
      <w:tr w:rsidR="005A4CD5" w:rsidRPr="005A4CD5" w14:paraId="273A2EB6" w14:textId="77777777" w:rsidTr="00D108BB">
        <w:trPr>
          <w:trHeight w:val="300"/>
          <w:jc w:val="center"/>
        </w:trPr>
        <w:tc>
          <w:tcPr>
            <w:tcW w:w="838" w:type="dxa"/>
            <w:shd w:val="clear" w:color="auto" w:fill="auto"/>
            <w:noWrap/>
            <w:vAlign w:val="bottom"/>
            <w:hideMark/>
          </w:tcPr>
          <w:p w14:paraId="4C37F7A4" w14:textId="37AB6E2D" w:rsidR="005A4CD5" w:rsidRPr="005A4CD5" w:rsidRDefault="0087648E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</w:t>
            </w:r>
          </w:p>
        </w:tc>
        <w:tc>
          <w:tcPr>
            <w:tcW w:w="4952" w:type="dxa"/>
            <w:shd w:val="clear" w:color="auto" w:fill="auto"/>
            <w:noWrap/>
            <w:vAlign w:val="bottom"/>
            <w:hideMark/>
          </w:tcPr>
          <w:p w14:paraId="1A2427F8" w14:textId="58DB45B2" w:rsidR="005A4CD5" w:rsidRPr="005A4CD5" w:rsidRDefault="005A4CD5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R</w:t>
            </w:r>
            <w:r w:rsidR="0084068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C</w:t>
            </w: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Advances</w:t>
            </w:r>
          </w:p>
        </w:tc>
        <w:tc>
          <w:tcPr>
            <w:tcW w:w="1423" w:type="dxa"/>
            <w:shd w:val="clear" w:color="auto" w:fill="auto"/>
            <w:noWrap/>
            <w:vAlign w:val="bottom"/>
            <w:hideMark/>
          </w:tcPr>
          <w:p w14:paraId="781E2351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173" w:type="dxa"/>
            <w:shd w:val="clear" w:color="auto" w:fill="auto"/>
            <w:noWrap/>
            <w:vAlign w:val="bottom"/>
            <w:hideMark/>
          </w:tcPr>
          <w:p w14:paraId="373DCC8B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1244" w:type="dxa"/>
            <w:shd w:val="clear" w:color="auto" w:fill="auto"/>
            <w:noWrap/>
            <w:vAlign w:val="bottom"/>
            <w:hideMark/>
          </w:tcPr>
          <w:p w14:paraId="58DCBC8C" w14:textId="77777777" w:rsidR="005A4CD5" w:rsidRPr="005A4CD5" w:rsidRDefault="005A4CD5" w:rsidP="005A4CD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5A4CD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9</w:t>
            </w:r>
          </w:p>
        </w:tc>
      </w:tr>
    </w:tbl>
    <w:p w14:paraId="542B21E5" w14:textId="77777777" w:rsidR="00293BBF" w:rsidRDefault="00293BBF" w:rsidP="00293BB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B5F74A8" w14:textId="77777777" w:rsidR="0084068D" w:rsidRDefault="0084068D" w:rsidP="00293BBF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03948F6E" w14:textId="77777777" w:rsidR="0084068D" w:rsidRDefault="0084068D" w:rsidP="00293BBF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77115E0E" w14:textId="77777777" w:rsidR="0084068D" w:rsidRDefault="0084068D" w:rsidP="00293BBF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1E97C887" w14:textId="77777777" w:rsidR="0084068D" w:rsidRDefault="0084068D" w:rsidP="00293BBF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28A916AD" w14:textId="77777777" w:rsidR="0084068D" w:rsidRDefault="0084068D" w:rsidP="00293BBF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61CA51D6" w14:textId="77777777" w:rsidR="0084068D" w:rsidRDefault="0084068D" w:rsidP="00293BBF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3E2A6DB1" w14:textId="77777777" w:rsidR="0084068D" w:rsidRDefault="0084068D" w:rsidP="00293BBF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6C19E789" w14:textId="29B27475" w:rsidR="0083236B" w:rsidRPr="00293BBF" w:rsidRDefault="00991B68" w:rsidP="00293BB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91B68">
        <w:rPr>
          <w:rFonts w:ascii="Times New Roman" w:hAnsi="Times New Roman" w:cs="Times New Roman"/>
          <w:i/>
          <w:sz w:val="24"/>
          <w:szCs w:val="24"/>
        </w:rPr>
        <w:t>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41358">
        <w:rPr>
          <w:rFonts w:ascii="Times New Roman" w:hAnsi="Times New Roman" w:cs="Times New Roman"/>
          <w:sz w:val="24"/>
          <w:szCs w:val="24"/>
        </w:rPr>
        <w:t>Table 3: List of the top cited documents</w:t>
      </w:r>
    </w:p>
    <w:tbl>
      <w:tblPr>
        <w:tblW w:w="12950" w:type="dxa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222"/>
        <w:gridCol w:w="1216"/>
        <w:gridCol w:w="7283"/>
        <w:gridCol w:w="1339"/>
        <w:gridCol w:w="1274"/>
        <w:gridCol w:w="616"/>
      </w:tblGrid>
      <w:tr w:rsidR="009A2624" w:rsidRPr="00293BBF" w14:paraId="0021BB86" w14:textId="77777777" w:rsidTr="00A76FA1">
        <w:trPr>
          <w:trHeight w:val="300"/>
        </w:trPr>
        <w:tc>
          <w:tcPr>
            <w:tcW w:w="12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46662" w14:textId="0F4D4375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/N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8A1EE" w14:textId="4C1CDCD8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ocument</w:t>
            </w:r>
          </w:p>
        </w:tc>
        <w:tc>
          <w:tcPr>
            <w:tcW w:w="72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2CA4B" w14:textId="3AC15788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Document 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itle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31C986C" w14:textId="2AA6D191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itations</w:t>
            </w:r>
          </w:p>
        </w:tc>
        <w:tc>
          <w:tcPr>
            <w:tcW w:w="12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75531" w14:textId="21F0D068" w:rsidR="009A2624" w:rsidRPr="00293BBF" w:rsidRDefault="00A76FA1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</w:t>
            </w:r>
            <w:r w:rsidR="009A2624"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tal link strength</w:t>
            </w:r>
          </w:p>
        </w:tc>
        <w:tc>
          <w:tcPr>
            <w:tcW w:w="6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C309C" w14:textId="77777777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Ref</w:t>
            </w:r>
          </w:p>
        </w:tc>
      </w:tr>
      <w:tr w:rsidR="009A2624" w:rsidRPr="00293BBF" w14:paraId="0459738C" w14:textId="77777777" w:rsidTr="00A76FA1">
        <w:trPr>
          <w:trHeight w:val="300"/>
        </w:trPr>
        <w:tc>
          <w:tcPr>
            <w:tcW w:w="122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3B7E8" w14:textId="38753B17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21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309E9" w14:textId="65F35BFB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icklein B. (2015)</w:t>
            </w:r>
          </w:p>
        </w:tc>
        <w:tc>
          <w:tcPr>
            <w:tcW w:w="728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21895" w14:textId="77777777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hermally insulating and fire-retardant lightweight anisotropic foams based on nanocellulose and graphene oxide</w:t>
            </w:r>
          </w:p>
        </w:tc>
        <w:tc>
          <w:tcPr>
            <w:tcW w:w="1339" w:type="dxa"/>
            <w:tcBorders>
              <w:top w:val="single" w:sz="4" w:space="0" w:color="auto"/>
            </w:tcBorders>
            <w:vAlign w:val="bottom"/>
          </w:tcPr>
          <w:p w14:paraId="0C9CC50C" w14:textId="5CC26BB6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75</w:t>
            </w:r>
          </w:p>
        </w:tc>
        <w:tc>
          <w:tcPr>
            <w:tcW w:w="127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5C30D" w14:textId="56BA0471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7</w:t>
            </w:r>
          </w:p>
        </w:tc>
        <w:tc>
          <w:tcPr>
            <w:tcW w:w="61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8A909" w14:textId="75C0B81B" w:rsidR="009A2624" w:rsidRPr="00293BBF" w:rsidRDefault="009A2624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Wicklein&lt;/Author&gt;&lt;Year&gt;2015&lt;/Year&gt;&lt;RecNum&gt;357&lt;/RecNum&gt;&lt;DisplayText&gt;[1]&lt;/DisplayText&gt;&lt;record&gt;&lt;rec-number&gt;357&lt;/rec-number&gt;&lt;foreign-keys&gt;&lt;key app="EN" db-id="rrs0st5x85e9deeaf9axtstzpxx22tf0vp0a" timestamp="1688143833"&gt;357&lt;/key&gt;&lt;/foreign-keys&gt;&lt;ref-type name="Journal Article"&gt;17&lt;/ref-type&gt;&lt;contributors&gt;&lt;authors&gt;&lt;author&gt;Wicklein, Bernd&lt;/author&gt;&lt;author&gt;Kocjan, Andraž&lt;/author&gt;&lt;author&gt;Salazar-Alvarez, German&lt;/author&gt;&lt;author&gt;Carosio, Federico&lt;/author&gt;&lt;author&gt;Camino, Giovanni&lt;/author&gt;&lt;author&gt;Antonietti, Markus&lt;/author&gt;&lt;author&gt;Bergström, Lennart&lt;/author&gt;&lt;/authors&gt;&lt;/contributors&gt;&lt;titles&gt;&lt;title&gt;Thermally insulating and fire-retardant lightweight anisotropic foams based on nanocellulose and graphene oxide&lt;/title&gt;&lt;secondary-title&gt;Nature Nanotechnology&lt;/secondary-title&gt;&lt;/titles&gt;&lt;periodical&gt;&lt;full-title&gt;Nature Nanotechnology&lt;/full-title&gt;&lt;/periodical&gt;&lt;pages&gt;277-283&lt;/pages&gt;&lt;volume&gt;10&lt;/volume&gt;&lt;number&gt;3&lt;/number&gt;&lt;dates&gt;&lt;year&gt;2015&lt;/year&gt;&lt;pub-dates&gt;&lt;date&gt;2015/03/01&lt;/date&gt;&lt;/pub-dates&gt;&lt;/dates&gt;&lt;isbn&gt;1748-3395&lt;/isbn&gt;&lt;urls&gt;&lt;related-urls&gt;&lt;url&gt;https://doi.org/10.1038/nnano.2014.248&lt;/url&gt;&lt;/related-urls&gt;&lt;/urls&gt;&lt;electronic-resource-num&gt;10.1038/nnano.2014.248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1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9A2624" w:rsidRPr="00293BBF" w14:paraId="55F98099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76B27AF4" w14:textId="6771CCA5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3823CC37" w14:textId="192299C1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ang C. (2020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4895155C" w14:textId="77777777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Ultra-light MXene aerogel/wood-derived porous carbon composites with wall-like “mortar/brick” structures for electromagnetic interference shielding</w:t>
            </w:r>
          </w:p>
        </w:tc>
        <w:tc>
          <w:tcPr>
            <w:tcW w:w="1339" w:type="dxa"/>
            <w:vAlign w:val="bottom"/>
          </w:tcPr>
          <w:p w14:paraId="3795FF1C" w14:textId="29AAFC43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9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1A61367A" w14:textId="4924EED6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1E73A7CF" w14:textId="0DD93433" w:rsidR="009A2624" w:rsidRPr="00293BBF" w:rsidRDefault="009A2624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Liang&lt;/Author&gt;&lt;Year&gt;2020&lt;/Year&gt;&lt;RecNum&gt;358&lt;/RecNum&gt;&lt;DisplayText&gt;[2]&lt;/DisplayText&gt;&lt;record&gt;&lt;rec-number&gt;358&lt;/rec-number&gt;&lt;foreign-keys&gt;&lt;key app="EN" db-id="rrs0st5x85e9deeaf9axtstzpxx22tf0vp0a" timestamp="1688143943"&gt;358&lt;/key&gt;&lt;/foreign-keys&gt;&lt;ref-type name="Journal Article"&gt;17&lt;/ref-type&gt;&lt;contributors&gt;&lt;authors&gt;&lt;author&gt;Liang, Chaobo&lt;/author&gt;&lt;author&gt;Qiu, Hua&lt;/author&gt;&lt;author&gt;Song, Ping&lt;/author&gt;&lt;author&gt;Shi, Xuetao&lt;/author&gt;&lt;author&gt;Kong, Jie&lt;/author&gt;&lt;author&gt;Gu, Junwei&lt;/author&gt;&lt;/authors&gt;&lt;/contributors&gt;&lt;titles&gt;&lt;title&gt;Ultra-light MXene aerogel/wood-derived porous carbon composites with wall-like “mortar/brick” structures for electromagnetic interference shielding&lt;/title&gt;&lt;secondary-title&gt;Science Bulletin&lt;/secondary-title&gt;&lt;/titles&gt;&lt;periodical&gt;&lt;full-title&gt;Science Bulletin&lt;/full-title&gt;&lt;/periodical&gt;&lt;pages&gt;616-622&lt;/pages&gt;&lt;volume&gt;65&lt;/volume&gt;&lt;number&gt;8&lt;/number&gt;&lt;keywords&gt;&lt;keyword&gt;Electromagnetic interference (EMI) shielding&lt;/keyword&gt;&lt;keyword&gt;Wood-derived porous carbon&lt;/keyword&gt;&lt;keyword&gt;2D MXene&lt;/keyword&gt;&lt;keyword&gt;Wall-like “mortar-brick” structures&lt;/keyword&gt;&lt;/keywords&gt;&lt;dates&gt;&lt;year&gt;2020&lt;/year&gt;&lt;pub-dates&gt;&lt;date&gt;2020/04/30/&lt;/date&gt;&lt;/pub-dates&gt;&lt;/dates&gt;&lt;isbn&gt;2095-9273&lt;/isbn&gt;&lt;urls&gt;&lt;related-urls&gt;&lt;url&gt;https://www.sciencedirect.com/science/article/pii/S2095927320300712&lt;/url&gt;&lt;/related-urls&gt;&lt;/urls&gt;&lt;electronic-resource-num&gt;https://doi.org/10.1016/j.scib.2020.02.009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2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9A2624" w:rsidRPr="00293BBF" w14:paraId="1CE31A66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5FC74399" w14:textId="578A4558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7A793280" w14:textId="17095EDD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N.-N. (2019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2AAE0685" w14:textId="77777777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Robust, Lightweight, Hydrophobic, and Fire-Retarded Polyimide/MXene Aerogels for Effective Oil/Water Separation</w:t>
            </w:r>
          </w:p>
        </w:tc>
        <w:tc>
          <w:tcPr>
            <w:tcW w:w="1339" w:type="dxa"/>
            <w:vAlign w:val="bottom"/>
          </w:tcPr>
          <w:p w14:paraId="1BC6CF7D" w14:textId="1F9C5355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2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713CE9CA" w14:textId="6A7E321E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48E1E38B" w14:textId="75032BC1" w:rsidR="009A2624" w:rsidRPr="00293BBF" w:rsidRDefault="009A2624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Wang&lt;/Author&gt;&lt;Year&gt;2019&lt;/Year&gt;&lt;RecNum&gt;359&lt;/RecNum&gt;&lt;DisplayText&gt;[3]&lt;/DisplayText&gt;&lt;record&gt;&lt;rec-number&gt;359&lt;/rec-number&gt;&lt;foreign-keys&gt;&lt;key app="EN" db-id="rrs0st5x85e9deeaf9axtstzpxx22tf0vp0a" timestamp="1688144043"&gt;359&lt;/key&gt;&lt;/foreign-keys&gt;&lt;ref-type name="Journal Article"&gt;17&lt;/ref-type&gt;&lt;contributors&gt;&lt;authors&gt;&lt;author&gt;Wang, Ning-Ning&lt;/author&gt;&lt;author&gt;Wang, Hao&lt;/author&gt;&lt;author&gt;Wang, Yu-Ying&lt;/author&gt;&lt;author&gt;Wei, You-Hao&lt;/author&gt;&lt;author&gt;Si, Jing-Yu&lt;/author&gt;&lt;author&gt;Yuen, Anthony Chun Yin&lt;/author&gt;&lt;author&gt;Xie, Jin-Song&lt;/author&gt;&lt;author&gt;Yu, Bin&lt;/author&gt;&lt;author&gt;Zhu, San- E.&lt;/author&gt;&lt;author&gt;Lu, Hong-Dian&lt;/author&gt;&lt;author&gt;Yang, Wei&lt;/author&gt;&lt;author&gt;Chan, Qing Nian&lt;/author&gt;&lt;author&gt;Yeoh, Guan-Heng&lt;/author&gt;&lt;/authors&gt;&lt;/contributors&gt;&lt;titles&gt;&lt;title&gt;Robust, Lightweight, Hydrophobic, and Fire-Retarded Polyimide/MXene Aerogels for Effective Oil/Water Separation&lt;/title&gt;&lt;secondary-title&gt;ACS Applied Materials &amp;amp; Interfaces&lt;/secondary-title&gt;&lt;/titles&gt;&lt;periodical&gt;&lt;full-title&gt;ACS Applied Materials &amp;amp; Interfaces&lt;/full-title&gt;&lt;/periodical&gt;&lt;pages&gt;40512-40523&lt;/pages&gt;&lt;volume&gt;11&lt;/volume&gt;&lt;number&gt;43&lt;/number&gt;&lt;dates&gt;&lt;year&gt;2019&lt;/year&gt;&lt;pub-dates&gt;&lt;date&gt;2019/10/30&lt;/date&gt;&lt;/pub-dates&gt;&lt;/dates&gt;&lt;publisher&gt;American Chemical Society&lt;/publisher&gt;&lt;isbn&gt;1944-8244&lt;/isbn&gt;&lt;urls&gt;&lt;related-urls&gt;&lt;url&gt;https://doi.org/10.1021/acsami.9b14265&lt;/url&gt;&lt;/related-urls&gt;&lt;/urls&gt;&lt;electronic-resource-num&gt;10.1021/acsami.9b14265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3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9A2624" w:rsidRPr="00293BBF" w14:paraId="732728AF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4F7878CC" w14:textId="207D5A93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5BBEF75C" w14:textId="6C7B8FA7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D. (2020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37D09009" w14:textId="77777777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iomimetic structural cellulose nanofiber aerogels with exceptional mechanical, flame-retardant and thermal-insulating properties</w:t>
            </w:r>
          </w:p>
        </w:tc>
        <w:tc>
          <w:tcPr>
            <w:tcW w:w="1339" w:type="dxa"/>
            <w:vAlign w:val="bottom"/>
          </w:tcPr>
          <w:p w14:paraId="27800BA3" w14:textId="4B35B82C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0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57328548" w14:textId="1A45F5AB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1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482FF718" w14:textId="17BB2D16" w:rsidR="009A2624" w:rsidRPr="00293BBF" w:rsidRDefault="009A2624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Wang&lt;/Author&gt;&lt;Year&gt;2020&lt;/Year&gt;&lt;RecNum&gt;361&lt;/RecNum&gt;&lt;DisplayText&gt;[4]&lt;/DisplayText&gt;&lt;record&gt;&lt;rec-number&gt;361&lt;/rec-number&gt;&lt;foreign-keys&gt;&lt;key app="EN" db-id="rrs0st5x85e9deeaf9axtstzpxx22tf0vp0a" timestamp="1688144187"&gt;361&lt;/key&gt;&lt;/foreign-keys&gt;&lt;ref-type name="Journal Article"&gt;17&lt;/ref-type&gt;&lt;contributors&gt;&lt;authors&gt;&lt;author&gt;Wang, Dong&lt;/author&gt;&lt;author&gt;Peng, Hongyun&lt;/author&gt;&lt;author&gt;Yu, Bin&lt;/author&gt;&lt;author&gt;Zhou, Keqing&lt;/author&gt;&lt;author&gt;Pan, Haifeng&lt;/author&gt;&lt;author&gt;Zhang, Liping&lt;/author&gt;&lt;author&gt;Li, Min&lt;/author&gt;&lt;author&gt;Liu, Mingming&lt;/author&gt;&lt;author&gt;Tian, Anli&lt;/author&gt;&lt;author&gt;Fu, Shaohai&lt;/author&gt;&lt;/authors&gt;&lt;/contributors&gt;&lt;titles&gt;&lt;title&gt;Biomimetic structural cellulose nanofiber aerogels with exceptional mechanical, flame-retardant and thermal-insulating properties&lt;/title&gt;&lt;secondary-title&gt;Chemical Engineering Journal&lt;/secondary-title&gt;&lt;/titles&gt;&lt;periodical&gt;&lt;full-title&gt;Chemical Engineering Journal&lt;/full-title&gt;&lt;/periodical&gt;&lt;pages&gt;124449&lt;/pages&gt;&lt;volume&gt;389&lt;/volume&gt;&lt;keywords&gt;&lt;keyword&gt;Cellulose nanofibers&lt;/keyword&gt;&lt;keyword&gt;Biomimetic-structural aerogels&lt;/keyword&gt;&lt;keyword&gt;Graphene-confined zirconium phosphate&lt;/keyword&gt;&lt;keyword&gt;Thermal insulation&lt;/keyword&gt;&lt;keyword&gt;Flame retardance&lt;/keyword&gt;&lt;keyword&gt;Mechanical properties&lt;/keyword&gt;&lt;/keywords&gt;&lt;dates&gt;&lt;year&gt;2020&lt;/year&gt;&lt;pub-dates&gt;&lt;date&gt;2020/06/01/&lt;/date&gt;&lt;/pub-dates&gt;&lt;/dates&gt;&lt;isbn&gt;1385-8947&lt;/isbn&gt;&lt;urls&gt;&lt;related-urls&gt;&lt;url&gt;https://www.sciencedirect.com/science/article/pii/S138589472030440X&lt;/url&gt;&lt;/related-urls&gt;&lt;/urls&gt;&lt;electronic-resource-num&gt;https://doi.org/10.1016/j.cej.2020.124449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4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9A2624" w:rsidRPr="00293BBF" w14:paraId="4B21660A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4050C107" w14:textId="49EF5B26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750A0255" w14:textId="32845CD4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uo Y. (2021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0774C45B" w14:textId="77777777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lame-retardant and form-stable phase change composites based on MXene with high thermostability and thermal conductivity for thermal energy storage</w:t>
            </w:r>
          </w:p>
        </w:tc>
        <w:tc>
          <w:tcPr>
            <w:tcW w:w="1339" w:type="dxa"/>
            <w:vAlign w:val="bottom"/>
          </w:tcPr>
          <w:p w14:paraId="3F66E8CB" w14:textId="66E75715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6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259D79AD" w14:textId="3EBC6EE1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2551B88B" w14:textId="577E0B08" w:rsidR="009A2624" w:rsidRPr="00293BBF" w:rsidRDefault="009A2624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Luo&lt;/Author&gt;&lt;Year&gt;2021&lt;/Year&gt;&lt;RecNum&gt;362&lt;/RecNum&gt;&lt;DisplayText&gt;[5]&lt;/DisplayText&gt;&lt;record&gt;&lt;rec-number&gt;362&lt;/rec-number&gt;&lt;foreign-keys&gt;&lt;key app="EN" db-id="rrs0st5x85e9deeaf9axtstzpxx22tf0vp0a" timestamp="1688144345"&gt;362&lt;/key&gt;&lt;/foreign-keys&gt;&lt;ref-type name="Journal Article"&gt;17&lt;/ref-type&gt;&lt;contributors&gt;&lt;authors&gt;&lt;author&gt;Luo, Yong&lt;/author&gt;&lt;author&gt;Xie, Yuhui&lt;/author&gt;&lt;author&gt;Jiang, Hao&lt;/author&gt;&lt;author&gt;Chen, Ying&lt;/author&gt;&lt;author&gt;Zhang, Li&lt;/author&gt;&lt;author&gt;Sheng, Xinxin&lt;/author&gt;&lt;author&gt;Xie, Delong&lt;/author&gt;&lt;author&gt;Wu, Hua&lt;/author&gt;&lt;author&gt;Mei, Yi&lt;/author&gt;&lt;/authors&gt;&lt;/contributors&gt;&lt;titles&gt;&lt;title&gt;Flame-retardant and form-stable phase change composites based on MXene with high thermostability and thermal conductivity for thermal energy storage&lt;/title&gt;&lt;secondary-title&gt;Chemical Engineering Journal&lt;/secondary-title&gt;&lt;/titles&gt;&lt;periodical&gt;&lt;full-title&gt;Chemical Engineering Journal&lt;/full-title&gt;&lt;/periodical&gt;&lt;pages&gt;130466&lt;/pages&gt;&lt;volume&gt;420&lt;/volume&gt;&lt;keywords&gt;&lt;keyword&gt;Thermal energy storage&lt;/keyword&gt;&lt;keyword&gt;Phase change materials&lt;/keyword&gt;&lt;keyword&gt;MXene&lt;/keyword&gt;&lt;keyword&gt;Flame retardant&lt;/keyword&gt;&lt;/keywords&gt;&lt;dates&gt;&lt;year&gt;2021&lt;/year&gt;&lt;pub-dates&gt;&lt;date&gt;2021/09/15/&lt;/date&gt;&lt;/pub-dates&gt;&lt;/dates&gt;&lt;isbn&gt;1385-8947&lt;/isbn&gt;&lt;urls&gt;&lt;related-urls&gt;&lt;url&gt;https://www.sciencedirect.com/science/article/pii/S1385894721020520&lt;/url&gt;&lt;/related-urls&gt;&lt;/urls&gt;&lt;electronic-resource-num&gt;https://doi.org/10.1016/j.cej.2021.130466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5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9A2624" w:rsidRPr="00293BBF" w14:paraId="6DC09A9A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5B547AA7" w14:textId="026805B1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52F23D85" w14:textId="1CB58781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e C. (2018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50B4FCDF" w14:textId="77777777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echanically Resistant and Sustainable Cellulose-Based Composite Aerogels with Excellent Flame Retardant, Sound-Absorption, and Superantiwetting Ability for Advanced Engineering Materials</w:t>
            </w:r>
          </w:p>
        </w:tc>
        <w:tc>
          <w:tcPr>
            <w:tcW w:w="1339" w:type="dxa"/>
            <w:vAlign w:val="bottom"/>
          </w:tcPr>
          <w:p w14:paraId="40F97079" w14:textId="5404BE6F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4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4A55D5F2" w14:textId="52C24CB5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5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59FD8412" w14:textId="73918108" w:rsidR="009A2624" w:rsidRPr="00293BBF" w:rsidRDefault="009A2624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He&lt;/Author&gt;&lt;Year&gt;2018&lt;/Year&gt;&lt;RecNum&gt;363&lt;/RecNum&gt;&lt;DisplayText&gt;[6]&lt;/DisplayText&gt;&lt;record&gt;&lt;rec-number&gt;363&lt;/rec-number&gt;&lt;foreign-keys&gt;&lt;key app="EN" db-id="rrs0st5x85e9deeaf9axtstzpxx22tf0vp0a" timestamp="1688144603"&gt;363&lt;/key&gt;&lt;/foreign-keys&gt;&lt;ref-type name="Journal Article"&gt;17&lt;/ref-type&gt;&lt;contributors&gt;&lt;authors&gt;&lt;author&gt;He, Chenglin&lt;/author&gt;&lt;author&gt;Huang, Jianying&lt;/author&gt;&lt;author&gt;Li, Shuhui&lt;/author&gt;&lt;author&gt;Meng, Kai&lt;/author&gt;&lt;author&gt;Zhang, Liyuan&lt;/author&gt;&lt;author&gt;Chen, Zhong&lt;/author&gt;&lt;author&gt;Lai, Yuekun&lt;/author&gt;&lt;/authors&gt;&lt;/contributors&gt;&lt;titles&gt;&lt;title&gt;Mechanically Resistant and Sustainable Cellulose-Based Composite Aerogels with Excellent Flame Retardant, Sound-Absorption, and Superantiwetting Ability for Advanced Engineering Materials&lt;/title&gt;&lt;secondary-title&gt;ACS Sustainable Chemistry &amp;amp; Engineering&lt;/secondary-title&gt;&lt;/titles&gt;&lt;periodical&gt;&lt;full-title&gt;ACS Sustainable Chemistry &amp;amp; Engineering&lt;/full-title&gt;&lt;/periodical&gt;&lt;pages&gt;927-936&lt;/pages&gt;&lt;volume&gt;6&lt;/volume&gt;&lt;number&gt;1&lt;/number&gt;&lt;dates&gt;&lt;year&gt;2018&lt;/year&gt;&lt;pub-dates&gt;&lt;date&gt;2018/01/02&lt;/date&gt;&lt;/pub-dates&gt;&lt;/dates&gt;&lt;publisher&gt;American Chemical Society&lt;/publisher&gt;&lt;urls&gt;&lt;related-urls&gt;&lt;url&gt;https://doi.org/10.1021/acssuschemeng.7b03281&lt;/url&gt;&lt;/related-urls&gt;&lt;/urls&gt;&lt;electronic-resource-num&gt;10.1021/acssuschemeng.7b03281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6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9A2624" w:rsidRPr="00293BBF" w14:paraId="1B470F74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10F7EDA6" w14:textId="48177726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1264BBC5" w14:textId="01BC8426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leki H. (2018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12AA980A" w14:textId="77777777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ompressible, Thermally Insulating, and Fire Retardant Aerogels through Self-Assembling Silk Fibroin Biopolymers Inside a Silica Structure—An Approach towards 3D Printing of Aerogels</w:t>
            </w:r>
          </w:p>
        </w:tc>
        <w:tc>
          <w:tcPr>
            <w:tcW w:w="1339" w:type="dxa"/>
            <w:vAlign w:val="bottom"/>
          </w:tcPr>
          <w:p w14:paraId="49124FF9" w14:textId="550A8130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2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35978410" w14:textId="0AE67BC3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4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10B217C8" w14:textId="15F59024" w:rsidR="009A2624" w:rsidRPr="00293BBF" w:rsidRDefault="009A2624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Maleki&lt;/Author&gt;&lt;Year&gt;2018&lt;/Year&gt;&lt;RecNum&gt;364&lt;/RecNum&gt;&lt;DisplayText&gt;[7]&lt;/DisplayText&gt;&lt;record&gt;&lt;rec-number&gt;364&lt;/rec-number&gt;&lt;foreign-keys&gt;&lt;key app="EN" db-id="rrs0st5x85e9deeaf9axtstzpxx22tf0vp0a" timestamp="1688144733"&gt;364&lt;/key&gt;&lt;/foreign-keys&gt;&lt;ref-type name="Journal Article"&gt;17&lt;/ref-type&gt;&lt;contributors&gt;&lt;authors&gt;&lt;author&gt;Maleki, Hajar&lt;/author&gt;&lt;author&gt;Montes, Susan&lt;/author&gt;&lt;author&gt;Hayati-Roodbari, Nastaran&lt;/author&gt;&lt;author&gt;Putz, Florian&lt;/author&gt;&lt;author&gt;Huesing, Nicola&lt;/author&gt;&lt;/authors&gt;&lt;/contributors&gt;&lt;titles&gt;&lt;title&gt;Compressible, Thermally Insulating, and Fire Retardant Aerogels through Self-Assembling Silk Fibroin Biopolymers Inside a Silica Structure—An Approach towards 3D Printing of Aerogels&lt;/title&gt;&lt;secondary-title&gt;ACS Applied Materials &amp;amp; Interfaces&lt;/secondary-title&gt;&lt;/titles&gt;&lt;periodical&gt;&lt;full-title&gt;ACS Applied Materials &amp;amp; Interfaces&lt;/full-title&gt;&lt;/periodical&gt;&lt;pages&gt;22718-22730&lt;/pages&gt;&lt;volume&gt;10&lt;/volume&gt;&lt;number&gt;26&lt;/number&gt;&lt;dates&gt;&lt;year&gt;2018&lt;/year&gt;&lt;pub-dates&gt;&lt;date&gt;2018/07/05&lt;/date&gt;&lt;/pub-dates&gt;&lt;/dates&gt;&lt;publisher&gt;American Chemical Society&lt;/publisher&gt;&lt;isbn&gt;1944-8244&lt;/isbn&gt;&lt;urls&gt;&lt;related-urls&gt;&lt;url&gt;https://doi.org/10.1021/acsami.8b05856&lt;/url&gt;&lt;/related-urls&gt;&lt;/urls&gt;&lt;electronic-resource-num&gt;10.1021/acsami.8b05856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7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9A2624" w:rsidRPr="00293BBF" w14:paraId="14154B9B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102886AC" w14:textId="25A591C4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7DC32A6E" w14:textId="3202736B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Y. (2020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7E2D317C" w14:textId="77777777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ultifunctional polyimide aerogel textile inspired by polar bear hair for thermoregulation in extreme environments</w:t>
            </w:r>
          </w:p>
        </w:tc>
        <w:tc>
          <w:tcPr>
            <w:tcW w:w="1339" w:type="dxa"/>
            <w:vAlign w:val="bottom"/>
          </w:tcPr>
          <w:p w14:paraId="42F001E7" w14:textId="0F0AF89D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7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26D069F8" w14:textId="2EE4FDCF" w:rsidR="009A2624" w:rsidRPr="00293BBF" w:rsidRDefault="009A2624" w:rsidP="009A26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247E15C1" w14:textId="0DFEA4FD" w:rsidR="009A2624" w:rsidRPr="00293BBF" w:rsidRDefault="009A2624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Wang&lt;/Author&gt;&lt;Year&gt;2020&lt;/Year&gt;&lt;RecNum&gt;366&lt;/RecNum&gt;&lt;DisplayText&gt;[8]&lt;/DisplayText&gt;&lt;record&gt;&lt;rec-number&gt;366&lt;/rec-number&gt;&lt;foreign-keys&gt;&lt;key app="EN" db-id="rrs0st5x85e9deeaf9axtstzpxx22tf0vp0a" timestamp="1688145148"&gt;366&lt;/key&gt;&lt;/foreign-keys&gt;&lt;ref-type name="Journal Article"&gt;17&lt;/ref-type&gt;&lt;contributors&gt;&lt;authors&gt;&lt;author&gt;Wang, Yujie&lt;/author&gt;&lt;author&gt;Cui, Ying&lt;/author&gt;&lt;author&gt;Shao, Ziyu&lt;/author&gt;&lt;author&gt;Gao, Weiwei&lt;/author&gt;&lt;author&gt;Fan, Wei&lt;/author&gt;&lt;author&gt;Liu, Tianxi&lt;/author&gt;&lt;author&gt;Bai, Hao&lt;/author&gt;&lt;/authors&gt;&lt;/contributors&gt;&lt;titles&gt;&lt;title&gt;Multifunctional polyimide aerogel textile inspired by polar bear hair for thermoregulation in extreme environments&lt;/title&gt;&lt;secondary-title&gt;Chemical Engineering Journal&lt;/secondary-title&gt;&lt;/titles&gt;&lt;periodical&gt;&lt;full-title&gt;Chemical Engineering Journal&lt;/full-title&gt;&lt;/periodical&gt;&lt;pages&gt;124623&lt;/pages&gt;&lt;volume&gt;390&lt;/volume&gt;&lt;keywords&gt;&lt;keyword&gt;Biomimetic&lt;/keyword&gt;&lt;keyword&gt;Freeze-spinning&lt;/keyword&gt;&lt;keyword&gt;Polyimide aerogel&lt;/keyword&gt;&lt;keyword&gt;Thermal insulating&lt;/keyword&gt;&lt;keyword&gt;Fire-retardant&lt;/keyword&gt;&lt;keyword&gt;Smart textile&lt;/keyword&gt;&lt;/keywords&gt;&lt;dates&gt;&lt;year&gt;2020&lt;/year&gt;&lt;pub-dates&gt;&lt;date&gt;2020/06/15/&lt;/date&gt;&lt;/pub-dates&gt;&lt;/dates&gt;&lt;isbn&gt;1385-8947&lt;/isbn&gt;&lt;urls&gt;&lt;related-urls&gt;&lt;url&gt;https://www.sciencedirect.com/science/article/pii/S1385894720306148&lt;/url&gt;&lt;/related-urls&gt;&lt;/urls&gt;&lt;electronic-resource-num&gt;https://doi.org/10.1016/j.cej.2020.124623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8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75BE5DB2" w14:textId="2A992CEE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10023F85" w14:textId="60D8EFD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216" w:type="dxa"/>
            <w:shd w:val="clear" w:color="auto" w:fill="auto"/>
            <w:noWrap/>
            <w:vAlign w:val="bottom"/>
          </w:tcPr>
          <w:p w14:paraId="0A54845C" w14:textId="2611EBDC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o Y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2022)</w:t>
            </w:r>
          </w:p>
        </w:tc>
        <w:tc>
          <w:tcPr>
            <w:tcW w:w="7283" w:type="dxa"/>
            <w:shd w:val="clear" w:color="auto" w:fill="auto"/>
            <w:vAlign w:val="bottom"/>
          </w:tcPr>
          <w:p w14:paraId="61228626" w14:textId="6EF77EB5" w:rsidR="00A76FA1" w:rsidRPr="00A76FA1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lame-retardant and leakage-proof phase change composites based on MXene/polyimide aerogels toward solar thermal energy harvesting</w:t>
            </w:r>
          </w:p>
        </w:tc>
        <w:tc>
          <w:tcPr>
            <w:tcW w:w="1339" w:type="dxa"/>
            <w:vAlign w:val="bottom"/>
          </w:tcPr>
          <w:p w14:paraId="76EFCA26" w14:textId="43C2E746" w:rsidR="00A76FA1" w:rsidRPr="00293BBF" w:rsidRDefault="00A76FA1" w:rsidP="00A76F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  <w:tc>
          <w:tcPr>
            <w:tcW w:w="1274" w:type="dxa"/>
            <w:vAlign w:val="bottom"/>
          </w:tcPr>
          <w:p w14:paraId="02776ACB" w14:textId="5AF443E7" w:rsidR="00A76FA1" w:rsidRPr="00293BBF" w:rsidRDefault="00A76FA1" w:rsidP="00A76FA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616" w:type="dxa"/>
            <w:shd w:val="clear" w:color="auto" w:fill="auto"/>
          </w:tcPr>
          <w:p w14:paraId="515D64A7" w14:textId="648032CE" w:rsidR="00A76FA1" w:rsidRPr="00293BBF" w:rsidRDefault="00A76FA1" w:rsidP="0018781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Cao&lt;/Author&gt;&lt;Year&gt;2022&lt;/Year&gt;&lt;RecNum&gt;367&lt;/RecNum&gt;&lt;DisplayText&gt;[9]&lt;/DisplayText&gt;&lt;record&gt;&lt;rec-number&gt;367&lt;/rec-number&gt;&lt;foreign-keys&gt;&lt;key app="EN" db-id="rrs0st5x85e9deeaf9axtstzpxx22tf0vp0a" timestamp="1688145919"&gt;367&lt;/key&gt;&lt;/foreign-keys&gt;&lt;ref-type name="Journal Article"&gt;17&lt;/ref-type&gt;&lt;contributors&gt;&lt;authors&gt;&lt;author&gt;Cao, Yan&lt;/author&gt;&lt;author&gt;Weng, Mengman&lt;/author&gt;&lt;author&gt;Mahmoud, M. H. H.&lt;/author&gt;&lt;author&gt;Elnaggar, Ashraf Y.&lt;/author&gt;&lt;author&gt;Zhang, Li&lt;/author&gt;&lt;author&gt;El Azab, Islam H.&lt;/author&gt;&lt;author&gt;Chen, Ying&lt;/author&gt;&lt;author&gt;Huang, Mina&lt;/author&gt;&lt;author&gt;Huang, Jintao&lt;/author&gt;&lt;author&gt;Sheng, Xinxin&lt;/author&gt;&lt;/authors&gt;&lt;/contributors&gt;&lt;titles&gt;&lt;title&gt;Flame-retardant and leakage-proof phase change composites based on MXene/polyimide aerogels toward solar thermal energy harvesting&lt;/title&gt;&lt;secondary-title&gt;Advanced Composites and Hybrid Materials&lt;/secondary-title&gt;&lt;/titles&gt;&lt;periodical&gt;&lt;full-title&gt;Advanced Composites and Hybrid Materials&lt;/full-title&gt;&lt;/periodical&gt;&lt;pages&gt;1253-1267&lt;/pages&gt;&lt;volume&gt;5&lt;/volume&gt;&lt;number&gt;2&lt;/number&gt;&lt;dates&gt;&lt;year&gt;2022&lt;/year&gt;&lt;pub-dates&gt;&lt;date&gt;2022/06/01&lt;/date&gt;&lt;/pub-dates&gt;&lt;/dates&gt;&lt;isbn&gt;2522-0136&lt;/isbn&gt;&lt;urls&gt;&lt;related-urls&gt;&lt;url&gt;https://doi.org/10.1007/s42114-022-00504-4&lt;/url&gt;&lt;/related-urls&gt;&lt;/urls&gt;&lt;electronic-resource-num&gt;10.1007/s42114-022-00504-4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9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74EA0924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231D5E7E" w14:textId="430F9D1F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38BEBFBF" w14:textId="45E470C8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irzada T. (2020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0114A391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ellulose Silica Hybrid Nanofiber Aerogels: From Sol–Gel Electrospun Nanofibers to Multifunctional Aerogels</w:t>
            </w:r>
          </w:p>
        </w:tc>
        <w:tc>
          <w:tcPr>
            <w:tcW w:w="1339" w:type="dxa"/>
            <w:vAlign w:val="bottom"/>
          </w:tcPr>
          <w:p w14:paraId="104F52FD" w14:textId="4AD083C9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0FD3B005" w14:textId="68A54B3D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9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47146817" w14:textId="1D1535E4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Pirzada&lt;/Author&gt;&lt;Year&gt;2020&lt;/Year&gt;&lt;RecNum&gt;368&lt;/RecNum&gt;&lt;DisplayText&gt;[10]&lt;/DisplayText&gt;&lt;record&gt;&lt;rec-number&gt;368&lt;/rec-number&gt;&lt;foreign-keys&gt;&lt;key app="EN" db-id="rrs0st5x85e9deeaf9axtstzpxx22tf0vp0a" timestamp="1688145999"&gt;368&lt;/key&gt;&lt;/foreign-keys&gt;&lt;ref-type name="Journal Article"&gt;17&lt;/ref-type&gt;&lt;contributors&gt;&lt;authors&gt;&lt;author&gt;Pirzada, Tahira&lt;/author&gt;&lt;author&gt;Ashrafi, Zahra&lt;/author&gt;&lt;author&gt;Xie, Wenyi&lt;/author&gt;&lt;author&gt;Khan, Saad&lt;/author&gt;&lt;/authors&gt;&lt;/contributors&gt;&lt;titles&gt;&lt;title&gt;Cellulose Silica Hybrid Nanofiber Aerogels: From Sol-Gel Electrospun Nanofibers to Multifunctional Aerogels&lt;/title&gt;&lt;secondary-title&gt;Advanced Functional Materials&lt;/secondary-title&gt;&lt;/titles&gt;&lt;periodical&gt;&lt;full-title&gt;Advanced Functional Materials&lt;/full-title&gt;&lt;/periodical&gt;&lt;pages&gt;1907359&lt;/pages&gt;&lt;volume&gt;30&lt;/volume&gt;&lt;dates&gt;&lt;year&gt;2020&lt;/year&gt;&lt;pub-dates&gt;&lt;date&gt;01/29&lt;/date&gt;&lt;/pub-dates&gt;&lt;/dates&gt;&lt;urls&gt;&lt;/urls&gt;&lt;electronic-resource-num&gt;10.1002/adfm.201907359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10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11EB216C" w14:textId="77777777" w:rsidTr="00A76FA1">
        <w:trPr>
          <w:trHeight w:val="300"/>
        </w:trPr>
        <w:tc>
          <w:tcPr>
            <w:tcW w:w="122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16D96E0" w14:textId="029DBA0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21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441DF52" w14:textId="689312DD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Q. (2017)</w:t>
            </w:r>
          </w:p>
        </w:tc>
        <w:tc>
          <w:tcPr>
            <w:tcW w:w="728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D7CAAA3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lyweight, Superelastic, Electrically Conductive, and Flame-Retardant 3D Multi-Nanolayer Graphene/Ceramic Metamaterial</w:t>
            </w:r>
          </w:p>
        </w:tc>
        <w:tc>
          <w:tcPr>
            <w:tcW w:w="1339" w:type="dxa"/>
            <w:tcBorders>
              <w:bottom w:val="nil"/>
            </w:tcBorders>
            <w:vAlign w:val="bottom"/>
          </w:tcPr>
          <w:p w14:paraId="0A8FDECC" w14:textId="3C5C8931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0</w:t>
            </w:r>
          </w:p>
        </w:tc>
        <w:tc>
          <w:tcPr>
            <w:tcW w:w="127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2AB26A7" w14:textId="629938F9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  <w:tc>
          <w:tcPr>
            <w:tcW w:w="61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AF69CD2" w14:textId="67A3E2DB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Zhang&lt;/Author&gt;&lt;Year&gt;2017&lt;/Year&gt;&lt;RecNum&gt;369&lt;/RecNum&gt;&lt;DisplayText&gt;[11]&lt;/DisplayText&gt;&lt;record&gt;&lt;rec-number&gt;369&lt;/rec-number&gt;&lt;foreign-keys&gt;&lt;key app="EN" db-id="rrs0st5x85e9deeaf9axtstzpxx22tf0vp0a" timestamp="1688146092"&gt;369&lt;/key&gt;&lt;/foreign-keys&gt;&lt;ref-type name="Journal Article"&gt;17&lt;/ref-type&gt;&lt;contributors&gt;&lt;authors&gt;&lt;author&gt;Zhang, Qiangqiang&lt;/author&gt;&lt;author&gt;Lin, Dong&lt;/author&gt;&lt;author&gt;Deng, Biwei&lt;/author&gt;&lt;author&gt;Xu, Xiang&lt;/author&gt;&lt;author&gt;Nian, Qiong&lt;/author&gt;&lt;author&gt;Jin, Shengyu&lt;/author&gt;&lt;author&gt;Leedy, K.&lt;/author&gt;&lt;author&gt;Li, Hui&lt;/author&gt;&lt;author&gt;Cheng, Gary&lt;/author&gt;&lt;/authors&gt;&lt;/contributors&gt;&lt;titles&gt;&lt;title&gt;Flyweight, Superelastic, Electrically Conductive, and Flame-Retardant 3D Multi-Nanolayer Graphene/Ceramic Metamaterial&lt;/title&gt;&lt;secondary-title&gt;Advanced Materials&lt;/secondary-title&gt;&lt;/titles&gt;&lt;periodical&gt;&lt;full-title&gt;Advanced Materials&lt;/full-title&gt;&lt;/periodical&gt;&lt;volume&gt;29&lt;/volume&gt;&lt;dates&gt;&lt;year&gt;2017&lt;/year&gt;&lt;pub-dates&gt;&lt;date&gt;03/15&lt;/date&gt;&lt;/pub-dates&gt;&lt;/dates&gt;&lt;urls&gt;&lt;/urls&gt;&lt;electronic-resource-num&gt;10.1002/adma.201605506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11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4026BC13" w14:textId="77777777" w:rsidTr="00A76FA1">
        <w:trPr>
          <w:trHeight w:val="300"/>
        </w:trPr>
        <w:tc>
          <w:tcPr>
            <w:tcW w:w="122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46DECE7" w14:textId="7BF5C95F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21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8260408" w14:textId="6FF54224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ang W. (2020)</w:t>
            </w:r>
          </w:p>
        </w:tc>
        <w:tc>
          <w:tcPr>
            <w:tcW w:w="728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291EDD7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 novel robust adsorbent for efficient oil/water separation: Magnetic carbon nanospheres/graphene composite aerogel</w:t>
            </w:r>
          </w:p>
        </w:tc>
        <w:tc>
          <w:tcPr>
            <w:tcW w:w="1339" w:type="dxa"/>
            <w:tcBorders>
              <w:bottom w:val="nil"/>
            </w:tcBorders>
            <w:vAlign w:val="bottom"/>
          </w:tcPr>
          <w:p w14:paraId="0A73257A" w14:textId="4507E81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127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35E3D3A" w14:textId="4199939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61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15FB81B" w14:textId="2D5185DF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Kang&lt;/Author&gt;&lt;Year&gt;2020&lt;/Year&gt;&lt;RecNum&gt;370&lt;/RecNum&gt;&lt;DisplayText&gt;[12]&lt;/DisplayText&gt;&lt;record&gt;&lt;rec-number&gt;370&lt;/rec-number&gt;&lt;foreign-keys&gt;&lt;key app="EN" db-id="rrs0st5x85e9deeaf9axtstzpxx22tf0vp0a" timestamp="1688146246"&gt;370&lt;/key&gt;&lt;/foreign-keys&gt;&lt;ref-type name="Journal Article"&gt;17&lt;/ref-type&gt;&lt;contributors&gt;&lt;authors&gt;&lt;author&gt;Kang, Weiwei&lt;/author&gt;&lt;author&gt;Cui, Yan&lt;/author&gt;&lt;author&gt;Qin, Lei&lt;/author&gt;&lt;author&gt;Yang, Yongzhen&lt;/author&gt;&lt;author&gt;Zhao, Zongbin&lt;/author&gt;&lt;author&gt;Wang, Xuzhen&lt;/author&gt;&lt;author&gt;Liu, Xuguang&lt;/author&gt;&lt;/authors&gt;&lt;/contributors&gt;&lt;titles&gt;&lt;title&gt;A novel robust adsorbent for efficient oil/water separation: Magnetic carbon nanospheres/graphene composite aerogel&lt;/title&gt;&lt;secondary-title&gt;Journal of Hazardous Materials&lt;/secondary-title&gt;&lt;/titles&gt;&lt;periodical&gt;&lt;full-title&gt;Journal of Hazardous Materials&lt;/full-title&gt;&lt;/periodical&gt;&lt;pages&gt;122499&lt;/pages&gt;&lt;volume&gt;392&lt;/volume&gt;&lt;keywords&gt;&lt;keyword&gt;Magnetic carbon nanosphere&lt;/keyword&gt;&lt;keyword&gt;Graphene composite aerogel&lt;/keyword&gt;&lt;keyword&gt;Ammonium citrate&lt;/keyword&gt;&lt;keyword&gt;Compressibility&lt;/keyword&gt;&lt;keyword&gt;Adsorption&lt;/keyword&gt;&lt;/keywords&gt;&lt;dates&gt;&lt;year&gt;2020&lt;/year&gt;&lt;pub-dates&gt;&lt;date&gt;2020/06/15/&lt;/date&gt;&lt;/pub-dates&gt;&lt;/dates&gt;&lt;isbn&gt;0304-3894&lt;/isbn&gt;&lt;urls&gt;&lt;related-urls&gt;&lt;url&gt;https://www.sciencedirect.com/science/article/pii/S030438942030488X&lt;/url&gt;&lt;/related-urls&gt;&lt;/urls&gt;&lt;electronic-resource-num&gt;https://doi.org/10.1016/j.jhazmat.2020.122499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12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47224653" w14:textId="77777777" w:rsidTr="00A76FA1">
        <w:trPr>
          <w:trHeight w:val="300"/>
        </w:trPr>
        <w:tc>
          <w:tcPr>
            <w:tcW w:w="122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6241771" w14:textId="498AEEE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216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1A3FBA8" w14:textId="4B9F1145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rosio F. (2018)</w:t>
            </w:r>
          </w:p>
        </w:tc>
        <w:tc>
          <w:tcPr>
            <w:tcW w:w="728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79BEF9A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raphene Oxide Exoskeleton to Produce Self-Extinguishing, Nonignitable, and Flame Resistant Flexible Foams: A Mechanically Tough Alternative to Inorganic Aerogels</w:t>
            </w:r>
          </w:p>
        </w:tc>
        <w:tc>
          <w:tcPr>
            <w:tcW w:w="1339" w:type="dxa"/>
            <w:tcBorders>
              <w:top w:val="nil"/>
            </w:tcBorders>
            <w:vAlign w:val="bottom"/>
          </w:tcPr>
          <w:p w14:paraId="61E8CE73" w14:textId="5B601C5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  <w:tc>
          <w:tcPr>
            <w:tcW w:w="1274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443D22A" w14:textId="6241327A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4</w:t>
            </w:r>
          </w:p>
        </w:tc>
        <w:tc>
          <w:tcPr>
            <w:tcW w:w="616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8E292B1" w14:textId="3D7B4AEC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Carosio&lt;/Author&gt;&lt;Year&gt;2018&lt;/Year&gt;&lt;RecNum&gt;291&lt;/RecNum&gt;&lt;DisplayText&gt;[13]&lt;/DisplayText&gt;&lt;record&gt;&lt;rec-number&gt;291&lt;/rec-number&gt;&lt;foreign-keys&gt;&lt;key app="EN" db-id="rrs0st5x85e9deeaf9axtstzpxx22tf0vp0a" timestamp="1687709850"&gt;291&lt;/key&gt;&lt;/foreign-keys&gt;&lt;ref-type name="Journal Article"&gt;17&lt;/ref-type&gt;&lt;contributors&gt;&lt;authors&gt;&lt;author&gt;Carosio, Federico&lt;/author&gt;&lt;author&gt;Maddalena, Lorenza&lt;/author&gt;&lt;author&gt;Gómez, Julio&lt;/author&gt;&lt;author&gt;Saracco, Guido&lt;/author&gt;&lt;author&gt;Fina, Alberto&lt;/author&gt;&lt;/authors&gt;&lt;/contributors&gt;&lt;titles&gt;&lt;title&gt;Graphene Oxide Exoskeleton to Produce Self‐Extinguishing, Nonignitable, and Flame Resistant Flexible Foams: A Mechanically Tough Alternative to Inorganic Aerogels&lt;/title&gt;&lt;secondary-title&gt;Advanced Materials Interfaces&lt;/secondary-title&gt;&lt;/titles&gt;&lt;periodical&gt;&lt;full-title&gt;Advanced Materials Interfaces&lt;/full-title&gt;&lt;/periodical&gt;&lt;volume&gt;5&lt;/volume&gt;&lt;dates&gt;&lt;year&gt;2018&lt;/year&gt;&lt;pub-dates&gt;&lt;date&gt;10/01&lt;/date&gt;&lt;/pub-dates&gt;&lt;/dates&gt;&lt;urls&gt;&lt;/urls&gt;&lt;electronic-resource-num&gt;10.1002/admi.201801288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13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7D3F1D1D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08F0B692" w14:textId="583D103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1598BF68" w14:textId="632773B3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hmed A. (2019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624F4FB5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ire-retardant, self-extinguishing triboelectric nanogenerators</w:t>
            </w:r>
          </w:p>
        </w:tc>
        <w:tc>
          <w:tcPr>
            <w:tcW w:w="1339" w:type="dxa"/>
            <w:vAlign w:val="bottom"/>
          </w:tcPr>
          <w:p w14:paraId="6179B6C1" w14:textId="112C08D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17B1BB0F" w14:textId="29775358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1861DBEF" w14:textId="3D656A76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Ahmed&lt;/Author&gt;&lt;Year&gt;2019&lt;/Year&gt;&lt;RecNum&gt;373&lt;/RecNum&gt;&lt;DisplayText&gt;[14]&lt;/DisplayText&gt;&lt;record&gt;&lt;rec-number&gt;373&lt;/rec-number&gt;&lt;foreign-keys&gt;&lt;key app="EN" db-id="rrs0st5x85e9deeaf9axtstzpxx22tf0vp0a" timestamp="1688146697"&gt;373&lt;/key&gt;&lt;/foreign-keys&gt;&lt;ref-type name="Journal Article"&gt;17&lt;/ref-type&gt;&lt;contributors&gt;&lt;authors&gt;&lt;author&gt;Ahmed, Abdelsalam&lt;/author&gt;&lt;author&gt;El-Kady, Maher F.&lt;/author&gt;&lt;author&gt;Hassan, Islam&lt;/author&gt;&lt;author&gt;Negm, Ayman&lt;/author&gt;&lt;author&gt;Pourrahimi, Amir Masoud&lt;/author&gt;&lt;author&gt;Muni, Mit&lt;/author&gt;&lt;author&gt;Selvaganapathy, Ponnambalam Ravi&lt;/author&gt;&lt;author&gt;Kaner, Richard B.&lt;/author&gt;&lt;/authors&gt;&lt;/contributors&gt;&lt;titles&gt;&lt;title&gt;Fire-retardant, self-extinguishing triboelectric nanogenerators&lt;/title&gt;&lt;secondary-title&gt;Nano Energy&lt;/secondary-title&gt;&lt;/titles&gt;&lt;periodical&gt;&lt;full-title&gt;Nano Energy&lt;/full-title&gt;&lt;/periodical&gt;&lt;pages&gt;336-345&lt;/pages&gt;&lt;volume&gt;59&lt;/volume&gt;&lt;keywords&gt;&lt;keyword&gt;Fire-retardant&lt;/keyword&gt;&lt;keyword&gt;Self-Extinguishing&lt;/keyword&gt;&lt;keyword&gt;Triboelectric nanogenerators&lt;/keyword&gt;&lt;keyword&gt;Energy harvesting&lt;/keyword&gt;&lt;keyword&gt;Wearable sensors&lt;/keyword&gt;&lt;/keywords&gt;&lt;dates&gt;&lt;year&gt;2019&lt;/year&gt;&lt;pub-dates&gt;&lt;date&gt;2019/05/01/&lt;/date&gt;&lt;/pub-dates&gt;&lt;/dates&gt;&lt;isbn&gt;2211-2855&lt;/isbn&gt;&lt;urls&gt;&lt;related-urls&gt;&lt;url&gt;https://www.sciencedirect.com/science/article/pii/S2211285519301399&lt;/url&gt;&lt;/related-urls&gt;&lt;/urls&gt;&lt;electronic-resource-num&gt;https://doi.org/10.1016/j.nanoen.2019.02.026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14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4A9E1CED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794CD1B3" w14:textId="24BA27A9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1315BD16" w14:textId="26B192C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Z.-H. (2022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5C4E8AA9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ilicone/graphene oxide co-cross-linked aerogels with wide-temperature mechanical flexibility, super-hydrophobicity and flame resistance for exceptional thermal insulation and oil/water separation</w:t>
            </w:r>
          </w:p>
        </w:tc>
        <w:tc>
          <w:tcPr>
            <w:tcW w:w="1339" w:type="dxa"/>
            <w:vAlign w:val="bottom"/>
          </w:tcPr>
          <w:p w14:paraId="5C728353" w14:textId="615C65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4C2A5620" w14:textId="62D1DF2F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4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0F36F693" w14:textId="53E8C849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Zhang&lt;/Author&gt;&lt;Year&gt;2022&lt;/Year&gt;&lt;RecNum&gt;374&lt;/RecNum&gt;&lt;DisplayText&gt;[15]&lt;/DisplayText&gt;&lt;record&gt;&lt;rec-number&gt;374&lt;/rec-number&gt;&lt;foreign-keys&gt;&lt;key app="EN" db-id="rrs0st5x85e9deeaf9axtstzpxx22tf0vp0a" timestamp="1688146777"&gt;374&lt;/key&gt;&lt;/foreign-keys&gt;&lt;ref-type name="Journal Article"&gt;17&lt;/ref-type&gt;&lt;contributors&gt;&lt;authors&gt;&lt;author&gt;Zhang, Zhao-Hui&lt;/author&gt;&lt;author&gt;Chen, Zuan-Yu&lt;/author&gt;&lt;author&gt;Tang, Yi-Hao&lt;/author&gt;&lt;author&gt;Li, Yu-Tong&lt;/author&gt;&lt;author&gt;Ma, Dequan&lt;/author&gt;&lt;author&gt;Zhang, Guo-Dong&lt;/author&gt;&lt;author&gt;Boukherroub, Rabah&lt;/author&gt;&lt;author&gt;Cao, Cheng-Fei&lt;/author&gt;&lt;author&gt;Gong, Li-Xiu&lt;/author&gt;&lt;author&gt;Song, Pingan&lt;/author&gt;&lt;author&gt;Cao, Kun&lt;/author&gt;&lt;author&gt;Tang, Long-Cheng&lt;/author&gt;&lt;/authors&gt;&lt;/contributors&gt;&lt;titles&gt;&lt;title&gt;Silicone/graphene oxide co-cross-linked aerogels with wide-temperature mechanical flexibility, super-hydrophobicity and flame resistance for exceptional thermal insulation and oil/water separation&lt;/title&gt;&lt;secondary-title&gt;Journal of Materials Science &amp;amp; Technology&lt;/secondary-title&gt;&lt;/titles&gt;&lt;periodical&gt;&lt;full-title&gt;Journal of Materials Science &amp;amp; Technology&lt;/full-title&gt;&lt;/periodical&gt;&lt;pages&gt;131-142&lt;/pages&gt;&lt;volume&gt;114&lt;/volume&gt;&lt;keywords&gt;&lt;keyword&gt;Silicone composite aerogel&lt;/keyword&gt;&lt;keyword&gt;Functionalized graphene oxide&lt;/keyword&gt;&lt;keyword&gt;Mechanical robustness&lt;/keyword&gt;&lt;keyword&gt;Flame resistance&lt;/keyword&gt;&lt;keyword&gt;Super-hydrophobicity&lt;/keyword&gt;&lt;/keywords&gt;&lt;dates&gt;&lt;year&gt;2022&lt;/year&gt;&lt;pub-dates&gt;&lt;date&gt;2022/07/01/&lt;/date&gt;&lt;/pub-dates&gt;&lt;/dates&gt;&lt;isbn&gt;1005-0302&lt;/isbn&gt;&lt;urls&gt;&lt;related-urls&gt;&lt;url&gt;https://www.sciencedirect.com/science/article/pii/S1005030222000159&lt;/url&gt;&lt;/related-urls&gt;&lt;/urls&gt;&lt;electronic-resource-num&gt;https://doi.org/10.1016/j.jmst.2021.11.012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15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116420B7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2EC87A6E" w14:textId="61E4466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5C0D88A1" w14:textId="2F8AE185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o K. (2020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31F69351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arged graphene aerogel filter enabled superior particulate matter removal efficiency in harsh environment</w:t>
            </w:r>
          </w:p>
        </w:tc>
        <w:tc>
          <w:tcPr>
            <w:tcW w:w="1339" w:type="dxa"/>
            <w:vAlign w:val="bottom"/>
          </w:tcPr>
          <w:p w14:paraId="160591D7" w14:textId="30AD7101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5B7E5640" w14:textId="4FBB018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18BFCE90" w14:textId="1C7B50D1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Zhao&lt;/Author&gt;&lt;Year&gt;2020&lt;/Year&gt;&lt;RecNum&gt;376&lt;/RecNum&gt;&lt;DisplayText&gt;[16]&lt;/DisplayText&gt;&lt;record&gt;&lt;rec-number&gt;376&lt;/rec-number&gt;&lt;foreign-keys&gt;&lt;key app="EN" db-id="rrs0st5x85e9deeaf9axtstzpxx22tf0vp0a" timestamp="1688147114"&gt;376&lt;/key&gt;&lt;/foreign-keys&gt;&lt;ref-type name="Journal Article"&gt;17&lt;/ref-type&gt;&lt;contributors&gt;&lt;authors&gt;&lt;author&gt;Zhao, Kaiying&lt;/author&gt;&lt;author&gt;Huang, Jianying&lt;/author&gt;&lt;author&gt;Mao, Jiajun&lt;/author&gt;&lt;author&gt;Bao, Zewei&lt;/author&gt;&lt;author&gt;Chen, Zhong&lt;/author&gt;&lt;author&gt;Lai, Yuekun&lt;/author&gt;&lt;/authors&gt;&lt;/contributors&gt;&lt;titles&gt;&lt;title&gt;Charged graphene aerogel filter enabled superior particulate matter removal efficiency in harsh environment&lt;/title&gt;&lt;secondary-title&gt;Chemical Engineering Journal&lt;/secondary-title&gt;&lt;/titles&gt;&lt;periodical&gt;&lt;full-title&gt;Chemical Engineering Journal&lt;/full-title&gt;&lt;/periodical&gt;&lt;pages&gt;125086&lt;/pages&gt;&lt;volume&gt;395&lt;/volume&gt;&lt;keywords&gt;&lt;keyword&gt;Graphene aerogels&lt;/keyword&gt;&lt;keyword&gt;Filter&lt;/keyword&gt;&lt;keyword&gt;Particulate matter&lt;/keyword&gt;&lt;keyword&gt;Electrostatic force&lt;/keyword&gt;&lt;keyword&gt;Harsh environment&lt;/keyword&gt;&lt;keyword&gt;Pressure drop&lt;/keyword&gt;&lt;/keywords&gt;&lt;dates&gt;&lt;year&gt;2020&lt;/year&gt;&lt;pub-dates&gt;&lt;date&gt;2020/09/01/&lt;/date&gt;&lt;/pub-dates&gt;&lt;/dates&gt;&lt;isbn&gt;1385-8947&lt;/isbn&gt;&lt;urls&gt;&lt;related-urls&gt;&lt;url&gt;https://www.sciencedirect.com/science/article/pii/S1385894720310780&lt;/url&gt;&lt;/related-urls&gt;&lt;/urls&gt;&lt;electronic-resource-num&gt;https://doi.org/10.1016/j.cej.2020.125086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16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5ABB4CFA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4947BB03" w14:textId="55CF94C1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5FDE3436" w14:textId="0AF08DF4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heng X. (2019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2BCDB601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ynergistic Effects of Two-Dimensional MXene and Ammonium Polyphosphate on Enhancing the Fire Safety of Polyvinyl Alcohol Composite Aerogels</w:t>
            </w:r>
          </w:p>
        </w:tc>
        <w:tc>
          <w:tcPr>
            <w:tcW w:w="1339" w:type="dxa"/>
            <w:vAlign w:val="bottom"/>
          </w:tcPr>
          <w:p w14:paraId="3AEA9BFE" w14:textId="08D506FD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0DCC125E" w14:textId="415B063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0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68E956FE" w14:textId="373A6CA7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Sheng&lt;/Author&gt;&lt;Year&gt;2019&lt;/Year&gt;&lt;RecNum&gt;377&lt;/RecNum&gt;&lt;DisplayText&gt;[17]&lt;/DisplayText&gt;&lt;record&gt;&lt;rec-number&gt;377&lt;/rec-number&gt;&lt;foreign-keys&gt;&lt;key app="EN" db-id="rrs0st5x85e9deeaf9axtstzpxx22tf0vp0a" timestamp="1688147224"&gt;377&lt;/key&gt;&lt;/foreign-keys&gt;&lt;ref-type name="Journal Article"&gt;17&lt;/ref-type&gt;&lt;contributors&gt;&lt;authors&gt;&lt;author&gt;Sheng,&lt;/author&gt;&lt;author&gt;Li, Zhenwang&lt;/author&gt;&lt;author&gt;Zhao,&lt;/author&gt;&lt;author&gt;Zhai,&lt;/author&gt;&lt;author&gt;Zhang, Yiyi&lt;/author&gt;&lt;author&gt;Lu, Shan&lt;/author&gt;&lt;/authors&gt;&lt;/contributors&gt;&lt;titles&gt;&lt;title&gt;Synergistic Effects of Two-Dimensional MXene and Ammonium Polyphosphate on Enhancing the Fire Safety of Polyvinyl Alcohol Composite Aerogels&lt;/title&gt;&lt;secondary-title&gt;Polymers&lt;/secondary-title&gt;&lt;/titles&gt;&lt;periodical&gt;&lt;full-title&gt;Polymers&lt;/full-title&gt;&lt;/periodical&gt;&lt;pages&gt;1964&lt;/pages&gt;&lt;volume&gt;11&lt;/volume&gt;&lt;dates&gt;&lt;year&gt;2019&lt;/year&gt;&lt;pub-dates&gt;&lt;date&gt;11/29&lt;/date&gt;&lt;/pub-dates&gt;&lt;/dates&gt;&lt;urls&gt;&lt;/urls&gt;&lt;electronic-resource-num&gt;10.3390/polym11121964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17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024BC0F5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5E84F294" w14:textId="178A9A3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2D5AF6DA" w14:textId="2EECAF3A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ee H. (2019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0781A2EC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uper-insulating, flame-retardant, and flexible poly(dimethylsiloxane) composites based on silica aerogel</w:t>
            </w:r>
          </w:p>
        </w:tc>
        <w:tc>
          <w:tcPr>
            <w:tcW w:w="1339" w:type="dxa"/>
            <w:vAlign w:val="bottom"/>
          </w:tcPr>
          <w:p w14:paraId="23F8015A" w14:textId="6F79C04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1353F9D3" w14:textId="282A11D8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2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17A3CF13" w14:textId="00FEB3DA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Lee&lt;/Author&gt;&lt;Year&gt;2019&lt;/Year&gt;&lt;RecNum&gt;378&lt;/RecNum&gt;&lt;DisplayText&gt;[18]&lt;/DisplayText&gt;&lt;record&gt;&lt;rec-number&gt;378&lt;/rec-number&gt;&lt;foreign-keys&gt;&lt;key app="EN" db-id="rrs0st5x85e9deeaf9axtstzpxx22tf0vp0a" timestamp="1688147327"&gt;378&lt;/key&gt;&lt;/foreign-keys&gt;&lt;ref-type name="Journal Article"&gt;17&lt;/ref-type&gt;&lt;contributors&gt;&lt;authors&gt;&lt;author&gt;Lee, Hyeseong&lt;/author&gt;&lt;author&gt;Lee, Doojin&lt;/author&gt;&lt;author&gt;Cho, Jaehyun&lt;/author&gt;&lt;author&gt;Kim, Young- O.&lt;/author&gt;&lt;author&gt;Lim, Soonho&lt;/author&gt;&lt;author&gt;Youn, SangJun&lt;/author&gt;&lt;author&gt;Jung, Yong Chae&lt;/author&gt;&lt;author&gt;Kim, Seong Yun&lt;/author&gt;&lt;author&gt;Seong, Dong Gi&lt;/author&gt;&lt;/authors&gt;&lt;/contributors&gt;&lt;titles&gt;&lt;title&gt;Super-insulating, flame-retardant, and flexible poly(dimethylsiloxane) composites based on silica aerogel&lt;/title&gt;&lt;secondary-title&gt;Composites Part A: Applied Science and Manufacturing&lt;/secondary-title&gt;&lt;/titles&gt;&lt;periodical&gt;&lt;full-title&gt;Composites Part A: Applied Science and Manufacturing&lt;/full-title&gt;&lt;/periodical&gt;&lt;pages&gt;108-113&lt;/pages&gt;&lt;volume&gt;123&lt;/volume&gt;&lt;keywords&gt;&lt;keyword&gt;A. Polymer-matrix composites (PMCs)&lt;/keyword&gt;&lt;keyword&gt;B. Thermal properties&lt;/keyword&gt;&lt;keyword&gt;C. Micro-mechanics&lt;/keyword&gt;&lt;keyword&gt;D. Thermal analysis&lt;/keyword&gt;&lt;/keywords&gt;&lt;dates&gt;&lt;year&gt;2019&lt;/year&gt;&lt;pub-dates&gt;&lt;date&gt;2019/08/01/&lt;/date&gt;&lt;/pub-dates&gt;&lt;/dates&gt;&lt;isbn&gt;1359-835X&lt;/isbn&gt;&lt;urls&gt;&lt;related-urls&gt;&lt;url&gt;https://www.sciencedirect.com/science/article/pii/S1359835X1930171X&lt;/url&gt;&lt;/related-urls&gt;&lt;/urls&gt;&lt;electronic-resource-num&gt;https://doi.org/10.1016/j.compositesa.2019.05.004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18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3EE14508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2F361B32" w14:textId="7774895D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49BE1CBD" w14:textId="470C2D68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un J. (2021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3D6FB6F0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hermal-insulating, flame-retardant and mechanically resistant aerogel based on bio-inspired tubular cellulose</w:t>
            </w:r>
          </w:p>
        </w:tc>
        <w:tc>
          <w:tcPr>
            <w:tcW w:w="1339" w:type="dxa"/>
            <w:vAlign w:val="bottom"/>
          </w:tcPr>
          <w:p w14:paraId="6E2C4BA2" w14:textId="2CD2F9C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01C9D747" w14:textId="761CE85F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6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37547A36" w14:textId="6F9C209C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Sun&lt;/Author&gt;&lt;Year&gt;2021&lt;/Year&gt;&lt;RecNum&gt;243&lt;/RecNum&gt;&lt;DisplayText&gt;[19]&lt;/DisplayText&gt;&lt;record&gt;&lt;rec-number&gt;243&lt;/rec-number&gt;&lt;foreign-keys&gt;&lt;key app="EN" db-id="rrs0st5x85e9deeaf9axtstzpxx22tf0vp0a" timestamp="1687591234"&gt;243&lt;/key&gt;&lt;/foreign-keys&gt;&lt;ref-type name="Journal Article"&gt;17&lt;/ref-type&gt;&lt;contributors&gt;&lt;authors&gt;&lt;author&gt;Sun, Jiaming&lt;/author&gt;&lt;author&gt;Wu, Zhenwei&lt;/author&gt;&lt;author&gt;An, Bang&lt;/author&gt;&lt;author&gt;Ma, Chunhui&lt;/author&gt;&lt;author&gt;Xu, Lifei&lt;/author&gt;&lt;author&gt;Zhang, Zhanshuo&lt;/author&gt;&lt;author&gt;Luo, Sha&lt;/author&gt;&lt;author&gt;Li, Wei&lt;/author&gt;&lt;author&gt;Liu, Shouxin&lt;/author&gt;&lt;/authors&gt;&lt;/contributors&gt;&lt;titles&gt;&lt;title&gt;Thermal-insulating, flame-retardant and mechanically resistant aerogel based on bio-inspired tubular cellulose&lt;/title&gt;&lt;secondary-title&gt;Composites Part B: Engineering&lt;/secondary-title&gt;&lt;/titles&gt;&lt;periodical&gt;&lt;full-title&gt;Composites Part B: Engineering&lt;/full-title&gt;&lt;/periodical&gt;&lt;pages&gt;108997&lt;/pages&gt;&lt;volume&gt;220&lt;/volume&gt;&lt;keywords&gt;&lt;keyword&gt;Cellulose aerogel&lt;/keyword&gt;&lt;keyword&gt;Hollow structure&lt;/keyword&gt;&lt;keyword&gt;Flame retardancy&lt;/keyword&gt;&lt;keyword&gt;Thermal insulation&lt;/keyword&gt;&lt;keyword&gt;N, P doped&lt;/keyword&gt;&lt;/keywords&gt;&lt;dates&gt;&lt;year&gt;2021&lt;/year&gt;&lt;pub-dates&gt;&lt;date&gt;2021/09/01/&lt;/date&gt;&lt;/pub-dates&gt;&lt;/dates&gt;&lt;isbn&gt;1359-8368&lt;/isbn&gt;&lt;urls&gt;&lt;related-urls&gt;&lt;url&gt;https://www.sciencedirect.com/science/article/pii/S1359836821003851&lt;/url&gt;&lt;/related-urls&gt;&lt;/urls&gt;&lt;electronic-resource-num&gt;https://doi.org/10.1016/j.compositesb.2021.108997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19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3FE76FE2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63222576" w14:textId="37295EE3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30040CBD" w14:textId="0764BA4C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u Y. (2022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39364D37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Ultralight, highly compressible, thermally stable MXene/aramid nanofiber anisotropic aerogels for electromagnetic interference shielding</w:t>
            </w:r>
          </w:p>
        </w:tc>
        <w:tc>
          <w:tcPr>
            <w:tcW w:w="1339" w:type="dxa"/>
            <w:vAlign w:val="bottom"/>
          </w:tcPr>
          <w:p w14:paraId="288621A1" w14:textId="34C51CF0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733D17A3" w14:textId="27CA5671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09C0AE32" w14:textId="012EC3CD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Du&lt;/Author&gt;&lt;Year&gt;2022&lt;/Year&gt;&lt;RecNum&gt;381&lt;/RecNum&gt;&lt;DisplayText&gt;[20]&lt;/DisplayText&gt;&lt;record&gt;&lt;rec-number&gt;381&lt;/rec-number&gt;&lt;foreign-keys&gt;&lt;key app="EN" db-id="rrs0st5x85e9deeaf9axtstzpxx22tf0vp0a" timestamp="1688147655"&gt;381&lt;/key&gt;&lt;/foreign-keys&gt;&lt;ref-type name="Journal Article"&gt;17&lt;/ref-type&gt;&lt;contributors&gt;&lt;authors&gt;&lt;author&gt;Du, Yiqian&lt;/author&gt;&lt;author&gt;Xu, Jian&lt;/author&gt;&lt;author&gt;Fang, Jiangyu&lt;/author&gt;&lt;author&gt;Zhang, Yantai&lt;/author&gt;&lt;author&gt;Liu, Xiaoyun&lt;/author&gt;&lt;author&gt;Zuo, Peiyuan&lt;/author&gt;&lt;author&gt;Zhuang, Qixin&lt;/author&gt;&lt;/authors&gt;&lt;/contributors&gt;&lt;titles&gt;&lt;title&gt;Ultralight, highly compressible, thermally stable MXene/aramid nanofiber anisotropic aerogels for electromagnetic interference shielding&lt;/title&gt;&lt;secondary-title&gt;Journal of Materials Chemistry A&lt;/secondary-title&gt;&lt;/titles&gt;&lt;periodical&gt;&lt;full-title&gt;Journal of Materials Chemistry A&lt;/full-title&gt;&lt;/periodical&gt;&lt;pages&gt;6690-6700&lt;/pages&gt;&lt;volume&gt;10&lt;/volume&gt;&lt;number&gt;12&lt;/number&gt;&lt;dates&gt;&lt;year&gt;2022&lt;/year&gt;&lt;/dates&gt;&lt;publisher&gt;The Royal Society of Chemistry&lt;/publisher&gt;&lt;isbn&gt;2050-7488&lt;/isbn&gt;&lt;work-type&gt;10.1039/D1TA11025J&lt;/work-type&gt;&lt;urls&gt;&lt;related-urls&gt;&lt;url&gt;http://dx.doi.org/10.1039/D1TA11025J&lt;/url&gt;&lt;/related-urls&gt;&lt;/urls&gt;&lt;electronic-resource-num&gt;10.1039/D1TA11025J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20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57A39766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2CBC0207" w14:textId="08C27871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43A6809D" w14:textId="7826BCB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Z. (2019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668F722D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Resilient, fire-retardant and mechanically strong polyimide-polyvinylpolymethylsiloxane composite aerogel prepared via stepwise chemical liquid deposition</w:t>
            </w:r>
          </w:p>
        </w:tc>
        <w:tc>
          <w:tcPr>
            <w:tcW w:w="1339" w:type="dxa"/>
            <w:vAlign w:val="bottom"/>
          </w:tcPr>
          <w:p w14:paraId="684BE5F9" w14:textId="08F3EE45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281C178B" w14:textId="25B97C4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0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58BFF840" w14:textId="44E1DD97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Zhang&lt;/Author&gt;&lt;Year&gt;2019&lt;/Year&gt;&lt;RecNum&gt;383&lt;/RecNum&gt;&lt;DisplayText&gt;[21]&lt;/DisplayText&gt;&lt;record&gt;&lt;rec-number&gt;383&lt;/rec-number&gt;&lt;foreign-keys&gt;&lt;key app="EN" db-id="rrs0st5x85e9deeaf9axtstzpxx22tf0vp0a" timestamp="1688148012"&gt;383&lt;/key&gt;&lt;/foreign-keys&gt;&lt;ref-type name="Journal Article"&gt;17&lt;/ref-type&gt;&lt;contributors&gt;&lt;authors&gt;&lt;author&gt;Zhang, Ze&lt;/author&gt;&lt;author&gt;Wang, Xiaodong&lt;/author&gt;&lt;author&gt;Zu, Guoqing&lt;/author&gt;&lt;author&gt;Kanamori, Kazuyoshi&lt;/author&gt;&lt;author&gt;Nakanishi, Kazuki&lt;/author&gt;&lt;author&gt;Shen, Jun&lt;/author&gt;&lt;/authors&gt;&lt;/contributors&gt;&lt;titles&gt;&lt;title&gt;Resilient, fire-retardant and mechanically strong polyimide-polyvinylpolymethylsiloxane composite aerogel prepared via stepwise chemical liquid deposition&lt;/title&gt;&lt;secondary-title&gt;Materials &amp;amp; Design&lt;/secondary-title&gt;&lt;/titles&gt;&lt;periodical&gt;&lt;full-title&gt;Materials &amp;amp; Design&lt;/full-title&gt;&lt;/periodical&gt;&lt;pages&gt;108096&lt;/pages&gt;&lt;volume&gt;183&lt;/volume&gt;&lt;keywords&gt;&lt;keyword&gt;Polyimide-polyvinylpolymethylsiloxane composite aerogel&lt;/keyword&gt;&lt;keyword&gt;Stepwise chemical liquid deposition&lt;/keyword&gt;&lt;keyword&gt;Resilient&lt;/keyword&gt;&lt;keyword&gt;Mechanical strength&lt;/keyword&gt;&lt;keyword&gt;Fire-retardant&lt;/keyword&gt;&lt;/keywords&gt;&lt;dates&gt;&lt;year&gt;2019&lt;/year&gt;&lt;pub-dates&gt;&lt;date&gt;2019/12/05/&lt;/date&gt;&lt;/pub-dates&gt;&lt;/dates&gt;&lt;isbn&gt;0264-1275&lt;/isbn&gt;&lt;urls&gt;&lt;related-urls&gt;&lt;url&gt;https://www.sciencedirect.com/science/article/pii/S0264127519305349&lt;/url&gt;&lt;/related-urls&gt;&lt;/urls&gt;&lt;electronic-resource-num&gt;https://doi.org/10.1016/j.matdes.2019.108096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21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3CDA899B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39F41054" w14:textId="3D6FEA8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63232C0C" w14:textId="2699226F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Qian Z. (2019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41602AF4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riboelectric nanogenerators made of polybenzazole aerogels as fire-resistant negative tribo-materials</w:t>
            </w:r>
          </w:p>
        </w:tc>
        <w:tc>
          <w:tcPr>
            <w:tcW w:w="1339" w:type="dxa"/>
            <w:vAlign w:val="bottom"/>
          </w:tcPr>
          <w:p w14:paraId="3A4B69B3" w14:textId="110880B2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215CAE6E" w14:textId="15A5DFFE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7B9C78FD" w14:textId="5A05707B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Qian&lt;/Author&gt;&lt;Year&gt;2019&lt;/Year&gt;&lt;RecNum&gt;384&lt;/RecNum&gt;&lt;DisplayText&gt;[22]&lt;/DisplayText&gt;&lt;record&gt;&lt;rec-number&gt;384&lt;/rec-number&gt;&lt;foreign-keys&gt;&lt;key app="EN" db-id="rrs0st5x85e9deeaf9axtstzpxx22tf0vp0a" timestamp="1688148123"&gt;384&lt;/key&gt;&lt;/foreign-keys&gt;&lt;ref-type name="Journal Article"&gt;17&lt;/ref-type&gt;&lt;contributors&gt;&lt;authors&gt;&lt;author&gt;Qian, Zhenchao&lt;/author&gt;&lt;author&gt;Li, Rui&lt;/author&gt;&lt;author&gt;Guo, Jing&lt;/author&gt;&lt;author&gt;Wang, Zhen&lt;/author&gt;&lt;author&gt;Li, Xiaofeng&lt;/author&gt;&lt;author&gt;Li, Chuncheng&lt;/author&gt;&lt;author&gt;Zhao, Ning&lt;/author&gt;&lt;author&gt;Xu, Jian&lt;/author&gt;&lt;/authors&gt;&lt;/contributors&gt;&lt;titles&gt;&lt;title&gt;Triboelectric nanogenerators made of polybenzazole aerogels as fire-resistant negative tribo-materials&lt;/title&gt;&lt;secondary-title&gt;Nano Energy&lt;/secondary-title&gt;&lt;/titles&gt;&lt;periodical&gt;&lt;full-title&gt;Nano Energy&lt;/full-title&gt;&lt;/periodical&gt;&lt;pages&gt;103900&lt;/pages&gt;&lt;volume&gt;64&lt;/volume&gt;&lt;keywords&gt;&lt;keyword&gt;Aerogels&lt;/keyword&gt;&lt;keyword&gt;Fire resistance&lt;/keyword&gt;&lt;keyword&gt;Polybenzazole&lt;/keyword&gt;&lt;keyword&gt;Triboelectric nanogenerators&lt;/keyword&gt;&lt;/keywords&gt;&lt;dates&gt;&lt;year&gt;2019&lt;/year&gt;&lt;pub-dates&gt;&lt;date&gt;2019/10/01/&lt;/date&gt;&lt;/pub-dates&gt;&lt;/dates&gt;&lt;isbn&gt;2211-2855&lt;/isbn&gt;&lt;urls&gt;&lt;related-urls&gt;&lt;url&gt;https://www.sciencedirect.com/science/article/pii/S221128551930607X&lt;/url&gt;&lt;/related-urls&gt;&lt;/urls&gt;&lt;electronic-resource-num&gt;https://doi.org/10.1016/j.nanoen.2019.103900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22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46B81940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26DDD75A" w14:textId="4FA39C19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279B5B95" w14:textId="0D2E21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otahari S. (2015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5D52A479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hermal and Flammability Properties of Polypropylene/Silica Aerogel Composites</w:t>
            </w:r>
          </w:p>
        </w:tc>
        <w:tc>
          <w:tcPr>
            <w:tcW w:w="1339" w:type="dxa"/>
            <w:vAlign w:val="bottom"/>
          </w:tcPr>
          <w:p w14:paraId="20FA4FF1" w14:textId="0E3DE5EA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467CAFDE" w14:textId="5B46271A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38739F6E" w14:textId="429958CA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Motahari&lt;/Author&gt;&lt;Year&gt;2015&lt;/Year&gt;&lt;RecNum&gt;385&lt;/RecNum&gt;&lt;DisplayText&gt;[23]&lt;/DisplayText&gt;&lt;record&gt;&lt;rec-number&gt;385&lt;/rec-number&gt;&lt;foreign-keys&gt;&lt;key app="EN" db-id="rrs0st5x85e9deeaf9axtstzpxx22tf0vp0a" timestamp="1688148367"&gt;385&lt;/key&gt;&lt;/foreign-keys&gt;&lt;ref-type name="Journal Article"&gt;17&lt;/ref-type&gt;&lt;contributors&gt;&lt;authors&gt;&lt;author&gt;Motahari, Siamak&lt;/author&gt;&lt;author&gt;Motlagh, Ghodratollah Hashemi&lt;/author&gt;&lt;author&gt;Moharramzadeh, Alireza&lt;/author&gt;&lt;/authors&gt;&lt;/contributors&gt;&lt;titles&gt;&lt;title&gt;Thermal and Flammability Properties of Polypropylene/Silica Aerogel Composites&lt;/title&gt;&lt;secondary-title&gt;Journal of Macromolecular Science, Part B&lt;/secondary-title&gt;&lt;/titles&gt;&lt;periodical&gt;&lt;full-title&gt;Journal of Macromolecular Science, Part B&lt;/full-title&gt;&lt;/periodical&gt;&lt;pages&gt;1081-1091&lt;/pages&gt;&lt;volume&gt;54&lt;/volume&gt;&lt;number&gt;9&lt;/number&gt;&lt;dates&gt;&lt;year&gt;2015&lt;/year&gt;&lt;pub-dates&gt;&lt;date&gt;2015/09/02&lt;/date&gt;&lt;/pub-dates&gt;&lt;/dates&gt;&lt;publisher&gt;Taylor &amp;amp; Francis&lt;/publisher&gt;&lt;isbn&gt;0022-2348&lt;/isbn&gt;&lt;urls&gt;&lt;related-urls&gt;&lt;url&gt;https://doi.org/10.1080/00222348.2015.1078619&lt;/url&gt;&lt;/related-urls&gt;&lt;/urls&gt;&lt;electronic-resource-num&gt;10.1080/00222348.2015.1078619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23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748F86C2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1FAD815F" w14:textId="1D67E0D2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5E48DA2C" w14:textId="02FEAE33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ian J. (2022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4E801546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ighly flexible and compressible polyimide/silica aerogels with integrated double network for thermal insulation and fire-retardancy</w:t>
            </w:r>
          </w:p>
        </w:tc>
        <w:tc>
          <w:tcPr>
            <w:tcW w:w="1339" w:type="dxa"/>
            <w:vAlign w:val="bottom"/>
          </w:tcPr>
          <w:p w14:paraId="5CF58EDA" w14:textId="77A9ECCA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22BD083B" w14:textId="7C9D0AB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7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48F18531" w14:textId="13DBE68C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Tian&lt;/Author&gt;&lt;Year&gt;2022&lt;/Year&gt;&lt;RecNum&gt;199&lt;/RecNum&gt;&lt;DisplayText&gt;[24]&lt;/DisplayText&gt;&lt;record&gt;&lt;rec-number&gt;199&lt;/rec-number&gt;&lt;foreign-keys&gt;&lt;key app="EN" db-id="vewvweez9x5zfne9st7p9ft720vpe9a9tv50" timestamp="1688391471"&gt;199&lt;/key&gt;&lt;/foreign-keys&gt;&lt;ref-type name="Journal Article"&gt;17&lt;/ref-type&gt;&lt;contributors&gt;&lt;authors&gt;&lt;author&gt;Tian, Jing&lt;/author&gt;&lt;author&gt;Yang, Yi&lt;/author&gt;&lt;author&gt;Xue, Tiantian&lt;/author&gt;&lt;author&gt;Chao, Guojie&lt;/author&gt;&lt;author&gt;Fan, Wei&lt;/author&gt;&lt;author&gt;Liu, Tianxi&lt;/author&gt;&lt;/authors&gt;&lt;/contributors&gt;&lt;titles&gt;&lt;title&gt;Highly flexible and compressible polyimide/silica aerogels with integrated double network for thermal insulation and fire-retardancy&lt;/title&gt;&lt;secondary-title&gt;Journal of Materials Science &amp;amp; Technology&lt;/secondary-title&gt;&lt;/titles&gt;&lt;periodical&gt;&lt;full-title&gt;Journal of Materials Science &amp;amp; Technology&lt;/full-title&gt;&lt;/periodical&gt;&lt;pages&gt;194-202&lt;/pages&gt;&lt;volume&gt;105&lt;/volume&gt;&lt;dates&gt;&lt;year&gt;2022&lt;/year&gt;&lt;/dates&gt;&lt;isbn&gt;1005-0302&lt;/isbn&gt;&lt;urls&gt;&lt;/urls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24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31CAEA8A" w14:textId="77777777" w:rsidTr="00A76FA1">
        <w:trPr>
          <w:trHeight w:val="300"/>
        </w:trPr>
        <w:tc>
          <w:tcPr>
            <w:tcW w:w="122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131B823" w14:textId="5DE9983D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</w:p>
        </w:tc>
        <w:tc>
          <w:tcPr>
            <w:tcW w:w="121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B71F3B4" w14:textId="2791BDB0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e D.K. (2019)</w:t>
            </w:r>
          </w:p>
        </w:tc>
        <w:tc>
          <w:tcPr>
            <w:tcW w:w="728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862A1C6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pplications of functionalized polyethylene terephthalate aerogels from plastic bottle waste</w:t>
            </w:r>
          </w:p>
        </w:tc>
        <w:tc>
          <w:tcPr>
            <w:tcW w:w="1339" w:type="dxa"/>
            <w:tcBorders>
              <w:bottom w:val="nil"/>
            </w:tcBorders>
            <w:vAlign w:val="bottom"/>
          </w:tcPr>
          <w:p w14:paraId="76176D01" w14:textId="4CEDF6B8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</w:t>
            </w:r>
          </w:p>
        </w:tc>
        <w:tc>
          <w:tcPr>
            <w:tcW w:w="127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AE506E4" w14:textId="2FCD8F1F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  <w:tc>
          <w:tcPr>
            <w:tcW w:w="61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F462A20" w14:textId="6180CA90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Le&lt;/Author&gt;&lt;Year&gt;2019&lt;/Year&gt;&lt;RecNum&gt;387&lt;/RecNum&gt;&lt;DisplayText&gt;[25]&lt;/DisplayText&gt;&lt;record&gt;&lt;rec-number&gt;387&lt;/rec-number&gt;&lt;foreign-keys&gt;&lt;key app="EN" db-id="rrs0st5x85e9deeaf9axtstzpxx22tf0vp0a" timestamp="1688148581"&gt;387&lt;/key&gt;&lt;/foreign-keys&gt;&lt;ref-type name="Journal Article"&gt;17&lt;/ref-type&gt;&lt;contributors&gt;&lt;authors&gt;&lt;author&gt;Le, Duyen Khac&lt;/author&gt;&lt;author&gt;Leung, Ryan I. H.&lt;/author&gt;&lt;author&gt;Er, Alan S. R.&lt;/author&gt;&lt;author&gt;Zhang, Xiwen&lt;/author&gt;&lt;author&gt;Tay, Xiang J.&lt;/author&gt;&lt;author&gt;Thai, Quoc Ba&lt;/author&gt;&lt;author&gt;Phan-Thien, Nhan&lt;/author&gt;&lt;author&gt;Duong, Hai M.&lt;/author&gt;&lt;/authors&gt;&lt;/contributors&gt;&lt;titles&gt;&lt;title&gt;Applications of functionalized polyethylene terephthalate aerogels from plastic bottle waste&lt;/title&gt;&lt;secondary-title&gt;Waste Management&lt;/secondary-title&gt;&lt;/titles&gt;&lt;periodical&gt;&lt;full-title&gt;Waste Management&lt;/full-title&gt;&lt;/periodical&gt;&lt;pages&gt;296-305&lt;/pages&gt;&lt;volume&gt;100&lt;/volume&gt;&lt;keywords&gt;&lt;keyword&gt;Plastic aerogel&lt;/keyword&gt;&lt;keyword&gt;Adsorption&lt;/keyword&gt;&lt;keyword&gt;Flame retardant&lt;/keyword&gt;&lt;keyword&gt;Thermal property&lt;/keyword&gt;&lt;keyword&gt;Polyethylene terephthalate&lt;/keyword&gt;&lt;/keywords&gt;&lt;dates&gt;&lt;year&gt;2019&lt;/year&gt;&lt;pub-dates&gt;&lt;date&gt;2019/12/01/&lt;/date&gt;&lt;/pub-dates&gt;&lt;/dates&gt;&lt;isbn&gt;0956-053X&lt;/isbn&gt;&lt;urls&gt;&lt;related-urls&gt;&lt;url&gt;https://www.sciencedirect.com/science/article/pii/S0956053X19306105&lt;/url&gt;&lt;/related-urls&gt;&lt;/urls&gt;&lt;electronic-resource-num&gt;https://doi.org/10.1016/j.wasman.2019.09.031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25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5D059503" w14:textId="77777777" w:rsidTr="00A76FA1">
        <w:trPr>
          <w:trHeight w:val="300"/>
        </w:trPr>
        <w:tc>
          <w:tcPr>
            <w:tcW w:w="122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0946C99" w14:textId="09BA9E0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26</w:t>
            </w:r>
          </w:p>
        </w:tc>
        <w:tc>
          <w:tcPr>
            <w:tcW w:w="121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91719D3" w14:textId="75755961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ang Y. (2021)</w:t>
            </w:r>
          </w:p>
        </w:tc>
        <w:tc>
          <w:tcPr>
            <w:tcW w:w="728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C3EA5FB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lame-Retardant Host–Guest Films for Efficient Thermal Management of Cryogenic Devices</w:t>
            </w:r>
          </w:p>
        </w:tc>
        <w:tc>
          <w:tcPr>
            <w:tcW w:w="1339" w:type="dxa"/>
            <w:tcBorders>
              <w:bottom w:val="nil"/>
            </w:tcBorders>
            <w:vAlign w:val="bottom"/>
          </w:tcPr>
          <w:p w14:paraId="3AD51F21" w14:textId="601EDC11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127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A725957" w14:textId="04BCC6F1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61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FDA1933" w14:textId="233E860D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Yang&lt;/Author&gt;&lt;Year&gt;2021&lt;/Year&gt;&lt;RecNum&gt;389&lt;/RecNum&gt;&lt;DisplayText&gt;[26]&lt;/DisplayText&gt;&lt;record&gt;&lt;rec-number&gt;389&lt;/rec-number&gt;&lt;foreign-keys&gt;&lt;key app="EN" db-id="rrs0st5x85e9deeaf9axtstzpxx22tf0vp0a" timestamp="1688149260"&gt;389&lt;/key&gt;&lt;/foreign-keys&gt;&lt;ref-type name="Journal Article"&gt;17&lt;/ref-type&gt;&lt;contributors&gt;&lt;authors&gt;&lt;author&gt;Yang, Yishan&lt;/author&gt;&lt;author&gt;Lyu, Jing&lt;/author&gt;&lt;author&gt;Chen, Jun&lt;/author&gt;&lt;author&gt;Liao, Jianhe&lt;/author&gt;&lt;author&gt;Zhang, Xuetong %J Advanced Functional Materials&lt;/author&gt;&lt;/authors&gt;&lt;/contributors&gt;&lt;titles&gt;&lt;title&gt;Flame‐Retardant Host–Guest Films for Efficient Thermal Management of Cryogenic Devices&lt;/title&gt;&lt;/titles&gt;&lt;pages&gt;2102232&lt;/pages&gt;&lt;volume&gt;31&lt;/volume&gt;&lt;number&gt;41&lt;/number&gt;&lt;dates&gt;&lt;year&gt;2021&lt;/year&gt;&lt;/dates&gt;&lt;isbn&gt;1616-301X&lt;/isbn&gt;&lt;urls&gt;&lt;/urls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26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6438226C" w14:textId="77777777" w:rsidTr="00A76FA1">
        <w:trPr>
          <w:trHeight w:val="300"/>
        </w:trPr>
        <w:tc>
          <w:tcPr>
            <w:tcW w:w="122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A328BFA" w14:textId="178CFF4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</w:t>
            </w:r>
          </w:p>
        </w:tc>
        <w:tc>
          <w:tcPr>
            <w:tcW w:w="1216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030C146" w14:textId="4BEDB693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 F. (2018)</w:t>
            </w:r>
          </w:p>
        </w:tc>
        <w:tc>
          <w:tcPr>
            <w:tcW w:w="728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CBEF28F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eat insulating, fire retardant and flexible inorganic nanocomposite paper</w:t>
            </w:r>
          </w:p>
        </w:tc>
        <w:tc>
          <w:tcPr>
            <w:tcW w:w="1339" w:type="dxa"/>
            <w:tcBorders>
              <w:top w:val="nil"/>
            </w:tcBorders>
            <w:vAlign w:val="bottom"/>
          </w:tcPr>
          <w:p w14:paraId="3CE704BE" w14:textId="1AED4F3F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1274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46C2AF8" w14:textId="0A328CDC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616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4B94FD3" w14:textId="75587D16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Chen&lt;/Author&gt;&lt;Year&gt;2018&lt;/Year&gt;&lt;RecNum&gt;390&lt;/RecNum&gt;&lt;DisplayText&gt;[27]&lt;/DisplayText&gt;&lt;record&gt;&lt;rec-number&gt;390&lt;/rec-number&gt;&lt;foreign-keys&gt;&lt;key app="EN" db-id="rrs0st5x85e9deeaf9axtstzpxx22tf0vp0a" timestamp="1688149373"&gt;390&lt;/key&gt;&lt;/foreign-keys&gt;&lt;ref-type name="Journal Article"&gt;17&lt;/ref-type&gt;&lt;contributors&gt;&lt;authors&gt;&lt;author&gt;Chen, Fa&lt;/author&gt;&lt;author&gt;Zhang, Jixiang&lt;/author&gt;&lt;author&gt;Li, Nian&lt;/author&gt;&lt;author&gt;Zhang, Cheng&lt;/author&gt;&lt;author&gt;Ji, Bo&lt;/author&gt;&lt;author&gt;Hu, Lihe&lt;/author&gt;&lt;author&gt;Zhao, Tingting&lt;/author&gt;&lt;author&gt;Wang, Zhenyang&lt;/author&gt;&lt;author&gt;Zhang, Shudong&lt;/author&gt;&lt;/authors&gt;&lt;/contributors&gt;&lt;titles&gt;&lt;title&gt;Heat insulating, fire retardant and flexible inorganic nanocomposite paper&lt;/title&gt;&lt;secondary-title&gt;Materials &amp;amp; Design&lt;/secondary-title&gt;&lt;/titles&gt;&lt;periodical&gt;&lt;full-title&gt;Materials &amp;amp; Design&lt;/full-title&gt;&lt;/periodical&gt;&lt;pages&gt;281-289&lt;/pages&gt;&lt;volume&gt;144&lt;/volume&gt;&lt;keywords&gt;&lt;keyword&gt;Heat insulation&lt;/keyword&gt;&lt;keyword&gt;Fire retardancy&lt;/keyword&gt;&lt;keyword&gt;Hydroxyapatite&lt;/keyword&gt;&lt;keyword&gt;Silica aerogels&lt;/keyword&gt;&lt;keyword&gt;Nanocomposite paper&lt;/keyword&gt;&lt;/keywords&gt;&lt;dates&gt;&lt;year&gt;2018&lt;/year&gt;&lt;pub-dates&gt;&lt;date&gt;2018/04/15/&lt;/date&gt;&lt;/pub-dates&gt;&lt;/dates&gt;&lt;isbn&gt;0264-1275&lt;/isbn&gt;&lt;urls&gt;&lt;related-urls&gt;&lt;url&gt;https://www.sciencedirect.com/science/article/pii/S0264127518301242&lt;/url&gt;&lt;/related-urls&gt;&lt;/urls&gt;&lt;electronic-resource-num&gt;https://doi.org/10.1016/j.matdes.2018.02.039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27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5A8EE50C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588D8218" w14:textId="1D41F305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47C4AC08" w14:textId="0CBF0CF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Z. (2019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6869B6EA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Reducing the flammability of hydrophobic silica aerogels by doping with hydroxides</w:t>
            </w:r>
          </w:p>
        </w:tc>
        <w:tc>
          <w:tcPr>
            <w:tcW w:w="1339" w:type="dxa"/>
            <w:vAlign w:val="bottom"/>
          </w:tcPr>
          <w:p w14:paraId="7684E006" w14:textId="1D05D9EA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3A9B20F9" w14:textId="07273C7E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9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6C4CD4DC" w14:textId="60E72CFB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Li&lt;/Author&gt;&lt;Year&gt;2019&lt;/Year&gt;&lt;RecNum&gt;391&lt;/RecNum&gt;&lt;DisplayText&gt;[28]&lt;/DisplayText&gt;&lt;record&gt;&lt;rec-number&gt;391&lt;/rec-number&gt;&lt;foreign-keys&gt;&lt;key app="EN" db-id="rrs0st5x85e9deeaf9axtstzpxx22tf0vp0a" timestamp="1688149464"&gt;391&lt;/key&gt;&lt;/foreign-keys&gt;&lt;ref-type name="Journal Article"&gt;17&lt;/ref-type&gt;&lt;contributors&gt;&lt;authors&gt;&lt;author&gt;Li, Zhi&lt;/author&gt;&lt;author&gt;Huang, Siqi&lt;/author&gt;&lt;author&gt;Shi, Long&lt;/author&gt;&lt;author&gt;Li, Zhicheng&lt;/author&gt;&lt;author&gt;Liu, Qiong&lt;/author&gt;&lt;author&gt;Li, Ming&lt;/author&gt;&lt;/authors&gt;&lt;/contributors&gt;&lt;titles&gt;&lt;title&gt;Reducing the flammability of hydrophobic silica aerogels by doping with hydroxides&lt;/title&gt;&lt;secondary-title&gt;Journal of Hazardous Materials&lt;/secondary-title&gt;&lt;/titles&gt;&lt;periodical&gt;&lt;full-title&gt;Journal of Hazardous Materials&lt;/full-title&gt;&lt;/periodical&gt;&lt;pages&gt;536-546&lt;/pages&gt;&lt;volume&gt;373&lt;/volume&gt;&lt;keywords&gt;&lt;keyword&gt;Hydrophobic silica aerogel&lt;/keyword&gt;&lt;keyword&gt;Flammability&lt;/keyword&gt;&lt;keyword&gt;Hydroxide&lt;/keyword&gt;&lt;keyword&gt;Thermal analysis&lt;/keyword&gt;&lt;keyword&gt;Flame-retardant mechanism&lt;/keyword&gt;&lt;/keywords&gt;&lt;dates&gt;&lt;year&gt;2019&lt;/year&gt;&lt;pub-dates&gt;&lt;date&gt;2019/07/05/&lt;/date&gt;&lt;/pub-dates&gt;&lt;/dates&gt;&lt;isbn&gt;0304-3894&lt;/isbn&gt;&lt;urls&gt;&lt;related-urls&gt;&lt;url&gt;https://www.sciencedirect.com/science/article/pii/S0304389419303942&lt;/url&gt;&lt;/related-urls&gt;&lt;/urls&gt;&lt;electronic-resource-num&gt;https://doi.org/10.1016/j.jhazmat.2019.03.112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28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43B16FDF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36F5D134" w14:textId="442C046F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0F679B8C" w14:textId="5E44B445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g H. (2016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344A3760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uper flame-retardant lightweight rime-like carbon-phenolic nanofoam</w:t>
            </w:r>
          </w:p>
        </w:tc>
        <w:tc>
          <w:tcPr>
            <w:tcW w:w="1339" w:type="dxa"/>
            <w:vAlign w:val="bottom"/>
          </w:tcPr>
          <w:p w14:paraId="4550C2BF" w14:textId="04859810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1E3B36D1" w14:textId="7E2C6CE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60B2BAB4" w14:textId="2C900DF8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Cheng&lt;/Author&gt;&lt;Year&gt;2016&lt;/Year&gt;&lt;RecNum&gt;393&lt;/RecNum&gt;&lt;DisplayText&gt;[29]&lt;/DisplayText&gt;&lt;record&gt;&lt;rec-number&gt;393&lt;/rec-number&gt;&lt;foreign-keys&gt;&lt;key app="EN" db-id="rrs0st5x85e9deeaf9axtstzpxx22tf0vp0a" timestamp="1688149764"&gt;393&lt;/key&gt;&lt;/foreign-keys&gt;&lt;ref-type name="Journal Article"&gt;17&lt;/ref-type&gt;&lt;contributors&gt;&lt;authors&gt;&lt;author&gt;Cheng, Haiming&lt;/author&gt;&lt;author&gt;Hong, Changqing&lt;/author&gt;&lt;author&gt;Zhang, Xinghong&lt;/author&gt;&lt;author&gt;Xue, Huafei&lt;/author&gt;&lt;author&gt;Meng, Songhe&lt;/author&gt;&lt;author&gt;Han, Jiecai&lt;/author&gt;&lt;/authors&gt;&lt;/contributors&gt;&lt;titles&gt;&lt;title&gt;Super flame-retardant lightweight rime-like carbon-phenolic nanofoam&lt;/title&gt;&lt;secondary-title&gt;Scientific Reports&lt;/secondary-title&gt;&lt;/titles&gt;&lt;periodical&gt;&lt;full-title&gt;Scientific Reports&lt;/full-title&gt;&lt;/periodical&gt;&lt;pages&gt;33480&lt;/pages&gt;&lt;volume&gt;6&lt;/volume&gt;&lt;number&gt;1&lt;/number&gt;&lt;dates&gt;&lt;year&gt;2016&lt;/year&gt;&lt;pub-dates&gt;&lt;date&gt;2016/09/15&lt;/date&gt;&lt;/pub-dates&gt;&lt;/dates&gt;&lt;isbn&gt;2045-2322&lt;/isbn&gt;&lt;urls&gt;&lt;related-urls&gt;&lt;url&gt;https://doi.org/10.1038/srep33480&lt;/url&gt;&lt;/related-urls&gt;&lt;/urls&gt;&lt;electronic-resource-num&gt;10.1038/srep33480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29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58EC9B53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091D87BF" w14:textId="2A00EDD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4CED53AC" w14:textId="6FE9F369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hu R. (2022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3DFA2743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acile construction of three-dimensional porous netlike reduced graphene oxide/zinc oxide composite aerogels as the lightweight, flame retardant, compression resilience and high-performance electromagnetic wave absorbers</w:t>
            </w:r>
          </w:p>
        </w:tc>
        <w:tc>
          <w:tcPr>
            <w:tcW w:w="1339" w:type="dxa"/>
            <w:vAlign w:val="bottom"/>
          </w:tcPr>
          <w:p w14:paraId="6C5F96FD" w14:textId="14275E2E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40C11D57" w14:textId="7C3836F9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4B8F70F1" w14:textId="65C15FBB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Shu&lt;/Author&gt;&lt;Year&gt;2022&lt;/Year&gt;&lt;RecNum&gt;394&lt;/RecNum&gt;&lt;DisplayText&gt;[30]&lt;/DisplayText&gt;&lt;record&gt;&lt;rec-number&gt;394&lt;/rec-number&gt;&lt;foreign-keys&gt;&lt;key app="EN" db-id="rrs0st5x85e9deeaf9axtstzpxx22tf0vp0a" timestamp="1688149935"&gt;394&lt;/key&gt;&lt;/foreign-keys&gt;&lt;ref-type name="Journal Article"&gt;17&lt;/ref-type&gt;&lt;contributors&gt;&lt;authors&gt;&lt;author&gt;Shu, Ruiwen&lt;/author&gt;&lt;author&gt;Xu, Jing&lt;/author&gt;&lt;author&gt;Nie, Lijuan&lt;/author&gt;&lt;author&gt;Shi, Jianjun&lt;/author&gt;&lt;/authors&gt;&lt;/contributors&gt;&lt;titles&gt;&lt;title&gt;Facile construction of three-dimensional porous netlike reduced graphene oxide/zinc oxide composite aerogels as the lightweight, flame retardant, compression resilience and high-performance electromagnetic wave absorbers&lt;/title&gt;&lt;secondary-title&gt;Composites Part A: Applied Science and Manufacturing&lt;/secondary-title&gt;&lt;/titles&gt;&lt;periodical&gt;&lt;full-title&gt;Composites Part A: Applied Science and Manufacturing&lt;/full-title&gt;&lt;/periodical&gt;&lt;pages&gt;107068&lt;/pages&gt;&lt;volume&gt;160&lt;/volume&gt;&lt;keywords&gt;&lt;keyword&gt;A. Hybrid&lt;/keyword&gt;&lt;keyword&gt;A. Nanocomposites&lt;/keyword&gt;&lt;keyword&gt;B. Interface&lt;/keyword&gt;&lt;keyword&gt;Electromagnetic absorption&lt;/keyword&gt;&lt;/keywords&gt;&lt;dates&gt;&lt;year&gt;2022&lt;/year&gt;&lt;pub-dates&gt;&lt;date&gt;2022/09/01/&lt;/date&gt;&lt;/pub-dates&gt;&lt;/dates&gt;&lt;isbn&gt;1359-835X&lt;/isbn&gt;&lt;urls&gt;&lt;related-urls&gt;&lt;url&gt;https://www.sciencedirect.com/science/article/pii/S1359835X22002536&lt;/url&gt;&lt;/related-urls&gt;&lt;/urls&gt;&lt;electronic-resource-num&gt;https://doi.org/10.1016/j.compositesa.2022.107068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30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2E2603FE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080FADD3" w14:textId="6114C39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5C8C35FE" w14:textId="1C66C0A2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uo B. (2021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443AC0EE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lame-retardant cellulose nanofiber aerogel modified with graphene oxide and sodium montmorillonite and its fire-alarm application</w:t>
            </w:r>
          </w:p>
        </w:tc>
        <w:tc>
          <w:tcPr>
            <w:tcW w:w="1339" w:type="dxa"/>
            <w:vAlign w:val="bottom"/>
          </w:tcPr>
          <w:p w14:paraId="1AB5B949" w14:textId="4554BF50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1D0848A6" w14:textId="44FD4A59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8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61D7C824" w14:textId="31FE0D11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Zuo&lt;/Author&gt;&lt;Year&gt;2021&lt;/Year&gt;&lt;RecNum&gt;395&lt;/RecNum&gt;&lt;DisplayText&gt;[31]&lt;/DisplayText&gt;&lt;record&gt;&lt;rec-number&gt;395&lt;/rec-number&gt;&lt;foreign-keys&gt;&lt;key app="EN" db-id="rrs0st5x85e9deeaf9axtstzpxx22tf0vp0a" timestamp="1688150068"&gt;395&lt;/key&gt;&lt;/foreign-keys&gt;&lt;ref-type name="Journal Article"&gt;17&lt;/ref-type&gt;&lt;contributors&gt;&lt;authors&gt;&lt;author&gt;Zuo, Boyu&lt;/author&gt;&lt;author&gt;Yuan, Bihe %J Polymers for Advanced Technologies&lt;/author&gt;&lt;/authors&gt;&lt;/contributors&gt;&lt;titles&gt;&lt;title&gt;Flame‐retardant cellulose nanofiber aerogel modified with graphene oxide and sodium montmorillonite and its fire‐alarm application&lt;/title&gt;&lt;/titles&gt;&lt;pages&gt;1877-1887&lt;/pages&gt;&lt;volume&gt;32&lt;/volume&gt;&lt;number&gt;4&lt;/number&gt;&lt;dates&gt;&lt;year&gt;2021&lt;/year&gt;&lt;/dates&gt;&lt;isbn&gt;1042-7147&lt;/isbn&gt;&lt;urls&gt;&lt;/urls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31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31967997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0373E4DE" w14:textId="4DADDA4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101FD7F7" w14:textId="5FB75BAA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lakooti S. (2019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73D4CCB9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ow-Cost, Ambient Dried, Superhydrophobic, High Strength, Thermally Insulating and Thermally Resilient Polybenzoxazine Aerogels</w:t>
            </w:r>
          </w:p>
        </w:tc>
        <w:tc>
          <w:tcPr>
            <w:tcW w:w="1339" w:type="dxa"/>
            <w:vAlign w:val="bottom"/>
          </w:tcPr>
          <w:p w14:paraId="222F72EB" w14:textId="5F3C272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45BEB843" w14:textId="36C218F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40AFC146" w14:textId="5C16F94C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Malakooti&lt;/Author&gt;&lt;Year&gt;2019&lt;/Year&gt;&lt;RecNum&gt;396&lt;/RecNum&gt;&lt;DisplayText&gt;[32]&lt;/DisplayText&gt;&lt;record&gt;&lt;rec-number&gt;396&lt;/rec-number&gt;&lt;foreign-keys&gt;&lt;key app="EN" db-id="rrs0st5x85e9deeaf9axtstzpxx22tf0vp0a" timestamp="1688150153"&gt;396&lt;/key&gt;&lt;/foreign-keys&gt;&lt;ref-type name="Journal Article"&gt;17&lt;/ref-type&gt;&lt;contributors&gt;&lt;authors&gt;&lt;author&gt;Malakooti, Sadeq&lt;/author&gt;&lt;author&gt;Qin, Guoqiang&lt;/author&gt;&lt;author&gt;Mandal, Chandana&lt;/author&gt;&lt;author&gt;Soni, Rushi&lt;/author&gt;&lt;author&gt;Taghvaee, Tahereh&lt;/author&gt;&lt;author&gt;Ren, Yao&lt;/author&gt;&lt;author&gt;Chen, Huiluo&lt;/author&gt;&lt;author&gt;Tsao, Nicholas&lt;/author&gt;&lt;author&gt;Shiao, James&lt;/author&gt;&lt;author&gt;Kulkarni, Shameek Sushil&lt;/author&gt;&lt;author&gt;Sotiriou-Leventis, Chariklia&lt;/author&gt;&lt;author&gt;Leventis, Nicholas&lt;/author&gt;&lt;author&gt;Lu, Hongbing&lt;/author&gt;&lt;/authors&gt;&lt;/contributors&gt;&lt;titles&gt;&lt;title&gt;Low-Cost, Ambient-Dried, Superhydrophobic, High Strength, Thermally Insulating, and Thermally Resilient Polybenzoxazine Aerogels&lt;/title&gt;&lt;secondary-title&gt;ACS Applied Polymer Materials&lt;/secondary-title&gt;&lt;/titles&gt;&lt;periodical&gt;&lt;full-title&gt;ACS Applied Polymer Materials&lt;/full-title&gt;&lt;/periodical&gt;&lt;pages&gt;2322-2333&lt;/pages&gt;&lt;volume&gt;1&lt;/volume&gt;&lt;number&gt;9&lt;/number&gt;&lt;dates&gt;&lt;year&gt;2019&lt;/year&gt;&lt;pub-dates&gt;&lt;date&gt;2019/09/13&lt;/date&gt;&lt;/pub-dates&gt;&lt;/dates&gt;&lt;publisher&gt;American Chemical Society&lt;/publisher&gt;&lt;urls&gt;&lt;related-urls&gt;&lt;url&gt;https://doi.org/10.1021/acsapm.9b00408&lt;/url&gt;&lt;/related-urls&gt;&lt;/urls&gt;&lt;electronic-resource-num&gt;10.1021/acsapm.9b00408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32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5A01F79B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74C3638E" w14:textId="653EDF23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06CF264A" w14:textId="16306F19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ang W. (2021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1EACB93B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esign of Intrinsically Flame-Retardant Vanillin-Based Epoxy Resin for Thermal-Conductive Epoxy/Graphene Aerogel Composites</w:t>
            </w:r>
          </w:p>
        </w:tc>
        <w:tc>
          <w:tcPr>
            <w:tcW w:w="1339" w:type="dxa"/>
            <w:vAlign w:val="bottom"/>
          </w:tcPr>
          <w:p w14:paraId="065CA7C1" w14:textId="21B784EC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634AD33D" w14:textId="0BED1E2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4896BDF3" w14:textId="4212461D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Yang&lt;/Author&gt;&lt;Year&gt;2021&lt;/Year&gt;&lt;RecNum&gt;397&lt;/RecNum&gt;&lt;DisplayText&gt;[33]&lt;/DisplayText&gt;&lt;record&gt;&lt;rec-number&gt;397&lt;/rec-number&gt;&lt;foreign-keys&gt;&lt;key app="EN" db-id="rrs0st5x85e9deeaf9axtstzpxx22tf0vp0a" timestamp="1688150254"&gt;397&lt;/key&gt;&lt;/foreign-keys&gt;&lt;ref-type name="Journal Article"&gt;17&lt;/ref-type&gt;&lt;contributors&gt;&lt;authors&gt;&lt;author&gt;Yang, Weijun&lt;/author&gt;&lt;author&gt;Ding, Hui&lt;/author&gt;&lt;author&gt;Liu, Tianxi&lt;/author&gt;&lt;author&gt;Ou, Rongxian&lt;/author&gt;&lt;author&gt;Lin, Jieying&lt;/author&gt;&lt;author&gt;Puglia, Debora&lt;/author&gt;&lt;author&gt;Xu, Pengwu&lt;/author&gt;&lt;author&gt;Wang, Qingwen&lt;/author&gt;&lt;author&gt;Dong, Weifu&lt;/author&gt;&lt;author&gt;Du, Mingliang&lt;/author&gt;&lt;author&gt;Ma, Piming&lt;/author&gt;&lt;/authors&gt;&lt;/contributors&gt;&lt;titles&gt;&lt;title&gt;Design of Intrinsically Flame-Retardant Vanillin-Based Epoxy Resin for Thermal-Conductive Epoxy/Graphene Aerogel Composites&lt;/title&gt;&lt;secondary-title&gt;ACS Applied Materials &amp;amp; Interfaces&lt;/secondary-title&gt;&lt;/titles&gt;&lt;periodical&gt;&lt;full-title&gt;ACS Applied Materials &amp;amp; Interfaces&lt;/full-title&gt;&lt;/periodical&gt;&lt;pages&gt;59341-59351&lt;/pages&gt;&lt;volume&gt;13&lt;/volume&gt;&lt;number&gt;49&lt;/number&gt;&lt;dates&gt;&lt;year&gt;2021&lt;/year&gt;&lt;pub-dates&gt;&lt;date&gt;2021/12/15&lt;/date&gt;&lt;/pub-dates&gt;&lt;/dates&gt;&lt;publisher&gt;American Chemical Society&lt;/publisher&gt;&lt;isbn&gt;1944-8244&lt;/isbn&gt;&lt;urls&gt;&lt;related-urls&gt;&lt;url&gt;https://doi.org/10.1021/acsami.1c19727&lt;/url&gt;&lt;/related-urls&gt;&lt;/urls&gt;&lt;electronic-resource-num&gt;10.1021/acsami.1c19727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33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3DD7742D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1884D778" w14:textId="0F877303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3B4AC81F" w14:textId="5FD3D2B0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ang W. (2019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0503BDDA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acile preparation of attapulgite-based aerogels with excellent flame retardancy and better thermal insulation properties</w:t>
            </w:r>
          </w:p>
        </w:tc>
        <w:tc>
          <w:tcPr>
            <w:tcW w:w="1339" w:type="dxa"/>
            <w:vAlign w:val="bottom"/>
          </w:tcPr>
          <w:p w14:paraId="2844D93E" w14:textId="18732595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7B9718AD" w14:textId="7C5E6092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9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6E9AA5CC" w14:textId="2729FC97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Liang&lt;/Author&gt;&lt;Year&gt;2019&lt;/Year&gt;&lt;RecNum&gt;398&lt;/RecNum&gt;&lt;DisplayText&gt;[34]&lt;/DisplayText&gt;&lt;record&gt;&lt;rec-number&gt;398&lt;/rec-number&gt;&lt;foreign-keys&gt;&lt;key app="EN" db-id="rrs0st5x85e9deeaf9axtstzpxx22tf0vp0a" timestamp="1688150363"&gt;398&lt;/key&gt;&lt;/foreign-keys&gt;&lt;ref-type name="Journal Article"&gt;17&lt;/ref-type&gt;&lt;contributors&gt;&lt;authors&gt;&lt;author&gt;Liang, Weidong&lt;/author&gt;&lt;author&gt;Wang, Ran&lt;/author&gt;&lt;author&gt;Wang, Chengjun&lt;/author&gt;&lt;author&gt;Jia, Juan&lt;/author&gt;&lt;author&gt;Sun, Hanxue&lt;/author&gt;&lt;author&gt;Zhang, Jianli&lt;/author&gt;&lt;author&gt;Yang, Yueyue&lt;/author&gt;&lt;author&gt;Zhu, Zhaoqi&lt;/author&gt;&lt;author&gt;Li, An %J Journal of Applied Polymer Science&lt;/author&gt;&lt;/authors&gt;&lt;/contributors&gt;&lt;titles&gt;&lt;title&gt;Facile preparation of attapulgite‐based aerogels with excellent flame retardancy and better thermal insulation properties&lt;/title&gt;&lt;/titles&gt;&lt;pages&gt;47849&lt;/pages&gt;&lt;volume&gt;136&lt;/volume&gt;&lt;number&gt;32&lt;/number&gt;&lt;dates&gt;&lt;year&gt;2019&lt;/year&gt;&lt;/dates&gt;&lt;isbn&gt;0021-8995&lt;/isbn&gt;&lt;urls&gt;&lt;/urls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34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47598D3A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11F23394" w14:textId="3491275E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13B16060" w14:textId="556FAFE3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o C. (2021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0775BD0A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hermally induced fire early warning aerogel with efficient thermal isolation and flame-retardant properties</w:t>
            </w:r>
          </w:p>
        </w:tc>
        <w:tc>
          <w:tcPr>
            <w:tcW w:w="1339" w:type="dxa"/>
            <w:vAlign w:val="bottom"/>
          </w:tcPr>
          <w:p w14:paraId="10DBC356" w14:textId="1475826C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4AE1CF85" w14:textId="182C8D2C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8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53E30592" w14:textId="37D2107D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Cao&lt;/Author&gt;&lt;Year&gt;2021&lt;/Year&gt;&lt;RecNum&gt;400&lt;/RecNum&gt;&lt;DisplayText&gt;[35]&lt;/DisplayText&gt;&lt;record&gt;&lt;rec-number&gt;400&lt;/rec-number&gt;&lt;foreign-keys&gt;&lt;key app="EN" db-id="rrs0st5x85e9deeaf9axtstzpxx22tf0vp0a" timestamp="1688150697"&gt;400&lt;/key&gt;&lt;/foreign-keys&gt;&lt;ref-type name="Journal Article"&gt;17&lt;/ref-type&gt;&lt;contributors&gt;&lt;authors&gt;&lt;author&gt;Cao, Chengran&lt;/author&gt;&lt;author&gt;Yuan, Bihe %J Polymers for Advanced Technologies&lt;/author&gt;&lt;/authors&gt;&lt;/contributors&gt;&lt;titles&gt;&lt;title&gt;Thermally induced fire early warning aerogel with efficient thermal isolation and flame‐retardant properties&lt;/title&gt;&lt;/titles&gt;&lt;pages&gt;2159-2168&lt;/pages&gt;&lt;volume&gt;32&lt;/volume&gt;&lt;number&gt;5&lt;/number&gt;&lt;dates&gt;&lt;year&gt;2021&lt;/year&gt;&lt;/dates&gt;&lt;isbn&gt;1042-7147&lt;/isbn&gt;&lt;urls&gt;&lt;/urls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35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1DA5DEF6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518BC615" w14:textId="5900A862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7A3AEF90" w14:textId="0C4C741D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D. (2021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63A62D2E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echanically strong polyimide aerogels cross-linked with dopamine-functionalized carbon nanotubes for oil absorption</w:t>
            </w:r>
          </w:p>
        </w:tc>
        <w:tc>
          <w:tcPr>
            <w:tcW w:w="1339" w:type="dxa"/>
            <w:vAlign w:val="bottom"/>
          </w:tcPr>
          <w:p w14:paraId="39C1EBEE" w14:textId="7B193309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7920245C" w14:textId="605394A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0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611FD7C7" w14:textId="4CDF5288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Zhang&lt;/Author&gt;&lt;Year&gt;2021&lt;/Year&gt;&lt;RecNum&gt;401&lt;/RecNum&gt;&lt;DisplayText&gt;[36]&lt;/DisplayText&gt;&lt;record&gt;&lt;rec-number&gt;401&lt;/rec-number&gt;&lt;foreign-keys&gt;&lt;key app="EN" db-id="rrs0st5x85e9deeaf9axtstzpxx22tf0vp0a" timestamp="1688150785"&gt;401&lt;/key&gt;&lt;/foreign-keys&gt;&lt;ref-type name="Journal Article"&gt;17&lt;/ref-type&gt;&lt;contributors&gt;&lt;authors&gt;&lt;author&gt;Zhang, Dongliang&lt;/author&gt;&lt;author&gt;Lin, Yu&lt;/author&gt;&lt;author&gt;Wang, Wei&lt;/author&gt;&lt;author&gt;Li, Yuxuan&lt;/author&gt;&lt;author&gt;Wu, Guozhang&lt;/author&gt;&lt;/authors&gt;&lt;/contributors&gt;&lt;titles&gt;&lt;title&gt;Mechanically strong polyimide aerogels cross-linked with dopamine-functionalized carbon nanotubes for oil absorption&lt;/title&gt;&lt;secondary-title&gt;Applied Surface Science&lt;/secondary-title&gt;&lt;/titles&gt;&lt;periodical&gt;&lt;full-title&gt;Applied Surface Science&lt;/full-title&gt;&lt;/periodical&gt;&lt;pages&gt;148833&lt;/pages&gt;&lt;volume&gt;543&lt;/volume&gt;&lt;keywords&gt;&lt;keyword&gt;Polyimide aerogels&lt;/keyword&gt;&lt;keyword&gt;Carbon nanotube&lt;/keyword&gt;&lt;keyword&gt;Mechanical properties&lt;/keyword&gt;&lt;keyword&gt;Oil absorption capacity&lt;/keyword&gt;&lt;/keywords&gt;&lt;dates&gt;&lt;year&gt;2021&lt;/year&gt;&lt;pub-dates&gt;&lt;date&gt;2021/03/30/&lt;/date&gt;&lt;/pub-dates&gt;&lt;/dates&gt;&lt;isbn&gt;0169-4332&lt;/isbn&gt;&lt;urls&gt;&lt;related-urls&gt;&lt;url&gt;https://www.sciencedirect.com/science/article/pii/S0169433220335923&lt;/url&gt;&lt;/related-urls&gt;&lt;/urls&gt;&lt;electronic-resource-num&gt;https://doi.org/10.1016/j.apsusc.2020.148833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36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3816A61D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7F674BE5" w14:textId="7A2EC97A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38D789CD" w14:textId="1BA68C4D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ai Y. (2020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68D8F6AA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ayer-by-Layer Assembly of Aerogel and Alginate toward Self-Extinguishing Flexible Polyurethane Foam</w:t>
            </w:r>
          </w:p>
        </w:tc>
        <w:tc>
          <w:tcPr>
            <w:tcW w:w="1339" w:type="dxa"/>
            <w:vAlign w:val="bottom"/>
          </w:tcPr>
          <w:p w14:paraId="047EBBC6" w14:textId="10C7DD41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667BCD9E" w14:textId="7091C01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368C1BE3" w14:textId="7C7C2FE6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Hai&lt;/Author&gt;&lt;Year&gt;2020&lt;/Year&gt;&lt;RecNum&gt;402&lt;/RecNum&gt;&lt;DisplayText&gt;[37]&lt;/DisplayText&gt;&lt;record&gt;&lt;rec-number&gt;402&lt;/rec-number&gt;&lt;foreign-keys&gt;&lt;key app="EN" db-id="rrs0st5x85e9deeaf9axtstzpxx22tf0vp0a" timestamp="1688150891"&gt;402&lt;/key&gt;&lt;/foreign-keys&gt;&lt;ref-type name="Journal Article"&gt;17&lt;/ref-type&gt;&lt;contributors&gt;&lt;authors&gt;&lt;author&gt;Hai, Yun&lt;/author&gt;&lt;author&gt;Wang, Chuhui&lt;/author&gt;&lt;author&gt;Jiang, Saihua&lt;/author&gt;&lt;author&gt;Liu, Xinyi&lt;/author&gt;&lt;/authors&gt;&lt;/contributors&gt;&lt;titles&gt;&lt;title&gt;Layer-by-Layer Assembly of Aerogel and Alginate toward Self-Extinguishing Flexible Polyurethane Foam&lt;/title&gt;&lt;secondary-title&gt;Industrial &amp;amp; Engineering Chemistry Research&lt;/secondary-title&gt;&lt;/titles&gt;&lt;periodical&gt;&lt;full-title&gt;Industrial &amp;amp; Engineering Chemistry Research&lt;/full-title&gt;&lt;/periodical&gt;&lt;pages&gt;475-483&lt;/pages&gt;&lt;volume&gt;59&lt;/volume&gt;&lt;number&gt;1&lt;/number&gt;&lt;dates&gt;&lt;year&gt;2020&lt;/year&gt;&lt;pub-dates&gt;&lt;date&gt;2020/01/08&lt;/date&gt;&lt;/pub-dates&gt;&lt;/dates&gt;&lt;publisher&gt;American Chemical Society&lt;/publisher&gt;&lt;isbn&gt;0888-5885&lt;/isbn&gt;&lt;urls&gt;&lt;related-urls&gt;&lt;url&gt;https://doi.org/10.1021/acs.iecr.9b05590&lt;/url&gt;&lt;/related-urls&gt;&lt;/urls&gt;&lt;electronic-resource-num&gt;10.1021/acs.iecr.9b05590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37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72669E2F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57EF676C" w14:textId="0C7762A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165F7F9D" w14:textId="2E337EC2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L. (2019b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2F0169F5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uperelastic, Anticorrosive, and Flame-Resistant Nitrogen-Containing Resorcinol Formaldehyde/Graphene Oxide Composite Aerogels</w:t>
            </w:r>
          </w:p>
        </w:tc>
        <w:tc>
          <w:tcPr>
            <w:tcW w:w="1339" w:type="dxa"/>
            <w:vAlign w:val="bottom"/>
          </w:tcPr>
          <w:p w14:paraId="6105339F" w14:textId="5E7FB930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644A9732" w14:textId="162A71E4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7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1C97460A" w14:textId="17C513E0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Wang&lt;/Author&gt;&lt;Year&gt;2019&lt;/Year&gt;&lt;RecNum&gt;404&lt;/RecNum&gt;&lt;DisplayText&gt;[38]&lt;/DisplayText&gt;&lt;record&gt;&lt;rec-number&gt;404&lt;/rec-number&gt;&lt;foreign-keys&gt;&lt;key app="EN" db-id="rrs0st5x85e9deeaf9axtstzpxx22tf0vp0a" timestamp="1688151165"&gt;404&lt;/key&gt;&lt;/foreign-keys&gt;&lt;ref-type name="Journal Article"&gt;17&lt;/ref-type&gt;&lt;contributors&gt;&lt;authors&gt;&lt;author&gt;Wang, Lei&lt;/author&gt;&lt;author&gt;Wang, Jianlei&lt;/author&gt;&lt;author&gt;Zheng, Longhui&lt;/author&gt;&lt;author&gt;Li, Zhenming&lt;/author&gt;&lt;author&gt;Wu, Lixin&lt;/author&gt;&lt;author&gt;Wang, Xin&lt;/author&gt;&lt;/authors&gt;&lt;/contributors&gt;&lt;titles&gt;&lt;title&gt;Superelastic, Anticorrosive, and Flame-Resistant Nitrogen-Containing Resorcinol Formaldehyde/Graphene Oxide Composite Aerogels&lt;/title&gt;&lt;secondary-title&gt;ACS Sustainable Chemistry &amp;amp; Engineering&lt;/secondary-title&gt;&lt;/titles&gt;&lt;periodical&gt;&lt;full-title&gt;ACS Sustainable Chemistry &amp;amp; Engineering&lt;/full-title&gt;&lt;/periodical&gt;&lt;pages&gt;10873-10879&lt;/pages&gt;&lt;volume&gt;7&lt;/volume&gt;&lt;number&gt;12&lt;/number&gt;&lt;dates&gt;&lt;year&gt;2019&lt;/year&gt;&lt;pub-dates&gt;&lt;date&gt;2019/06/17&lt;/date&gt;&lt;/pub-dates&gt;&lt;/dates&gt;&lt;publisher&gt;American Chemical Society&lt;/publisher&gt;&lt;urls&gt;&lt;related-urls&gt;&lt;url&gt;https://doi.org/10.1021/acssuschemeng.9b01735&lt;/url&gt;&lt;/related-urls&gt;&lt;/urls&gt;&lt;electronic-resource-num&gt;10.1021/acssuschemeng.9b01735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38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4B15F39C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65CF65E3" w14:textId="7207B90D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60849632" w14:textId="7B040ACE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Riahipour R. (2018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0E35B50F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mproving flame-retardant, thermal, and mechanical properties of an epoxy using halogen-free fillers</w:t>
            </w:r>
          </w:p>
        </w:tc>
        <w:tc>
          <w:tcPr>
            <w:tcW w:w="1339" w:type="dxa"/>
            <w:vAlign w:val="bottom"/>
          </w:tcPr>
          <w:p w14:paraId="7E9DD30A" w14:textId="64F05794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3D6FCAC7" w14:textId="7BB9022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04C31554" w14:textId="5FD5BAF1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Riahipour&lt;/Author&gt;&lt;Year&gt;2017&lt;/Year&gt;&lt;RecNum&gt;405&lt;/RecNum&gt;&lt;DisplayText&gt;[39]&lt;/DisplayText&gt;&lt;record&gt;&lt;rec-number&gt;405&lt;/rec-number&gt;&lt;foreign-keys&gt;&lt;key app="EN" db-id="rrs0st5x85e9deeaf9axtstzpxx22tf0vp0a" timestamp="1688151289"&gt;405&lt;/key&gt;&lt;/foreign-keys&gt;&lt;ref-type name="Journal Article"&gt;17&lt;/ref-type&gt;&lt;contributors&gt;&lt;authors&gt;&lt;author&gt;Riahipour, Ramin&lt;/author&gt;&lt;author&gt;Alizadeh Sahraei, Abolfazl&lt;/author&gt;&lt;author&gt;van de Werken, Nekoda&lt;/author&gt;&lt;author&gt;Tehrani, Mehran&lt;/author&gt;&lt;author&gt;Abrinia, Karen&lt;/author&gt;&lt;author&gt;Baniassadi, Majid&lt;/author&gt;&lt;/authors&gt;&lt;/contributors&gt;&lt;titles&gt;&lt;title&gt;Improving flame-retardant, thermal, and mechanical properties of an epoxy using halogen-free fillers&lt;/title&gt;&lt;secondary-title&gt;Science and Engineering of Composite Materials&lt;/secondary-title&gt;&lt;/titles&gt;&lt;periodical&gt;&lt;full-title&gt;Science and Engineering of Composite Materials&lt;/full-title&gt;&lt;/periodical&gt;&lt;volume&gt;25&lt;/volume&gt;&lt;dates&gt;&lt;year&gt;2017&lt;/year&gt;&lt;pub-dates&gt;&lt;date&gt;10/17&lt;/date&gt;&lt;/pub-dates&gt;&lt;/dates&gt;&lt;urls&gt;&lt;/urls&gt;&lt;electronic-resource-num&gt;10.1515/secm-2017-0131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39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07D8582F" w14:textId="77777777" w:rsidTr="00A76FA1">
        <w:trPr>
          <w:trHeight w:val="300"/>
        </w:trPr>
        <w:tc>
          <w:tcPr>
            <w:tcW w:w="122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42F7513" w14:textId="58C7D61F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</w:t>
            </w:r>
          </w:p>
        </w:tc>
        <w:tc>
          <w:tcPr>
            <w:tcW w:w="121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BAB25BB" w14:textId="065B1ABA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Y. (2022)</w:t>
            </w:r>
          </w:p>
        </w:tc>
        <w:tc>
          <w:tcPr>
            <w:tcW w:w="728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7C6197F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ightly-packed fluorinated graphene aerogel/polydimethylsiloxane composite with excellent thermal management properties</w:t>
            </w:r>
          </w:p>
        </w:tc>
        <w:tc>
          <w:tcPr>
            <w:tcW w:w="1339" w:type="dxa"/>
            <w:tcBorders>
              <w:bottom w:val="nil"/>
            </w:tcBorders>
            <w:vAlign w:val="bottom"/>
          </w:tcPr>
          <w:p w14:paraId="7002C83F" w14:textId="735CAD3E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127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5CD188B" w14:textId="0C7FD23F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61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8336C8F" w14:textId="7B5779B5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Zhang&lt;/Author&gt;&lt;Year&gt;2022&lt;/Year&gt;&lt;RecNum&gt;406&lt;/RecNum&gt;&lt;DisplayText&gt;[40]&lt;/DisplayText&gt;&lt;record&gt;&lt;rec-number&gt;406&lt;/rec-number&gt;&lt;foreign-keys&gt;&lt;key app="EN" db-id="rrs0st5x85e9deeaf9axtstzpxx22tf0vp0a" timestamp="1688151538"&gt;406&lt;/key&gt;&lt;/foreign-keys&gt;&lt;ref-type name="Journal Article"&gt;17&lt;/ref-type&gt;&lt;contributors&gt;&lt;authors&gt;&lt;author&gt;Zhang, Yuan&lt;/author&gt;&lt;author&gt;Li, Yifan&lt;/author&gt;&lt;author&gt;Lei, Qiuxing&lt;/author&gt;&lt;author&gt;Fang, Xiao&lt;/author&gt;&lt;author&gt;Xie, Huaqing&lt;/author&gt;&lt;author&gt;Yu, Wei&lt;/author&gt;&lt;/authors&gt;&lt;/contributors&gt;&lt;titles&gt;&lt;title&gt;Tightly-packed fluorinated graphene aerogel/polydimethylsiloxane composite with excellent thermal management properties&lt;/title&gt;&lt;secondary-title&gt;Composites Science and Technology&lt;/secondary-title&gt;&lt;/titles&gt;&lt;periodical&gt;&lt;full-title&gt;Composites Science and Technology&lt;/full-title&gt;&lt;/periodical&gt;&lt;pages&gt;109302&lt;/pages&gt;&lt;volume&gt;220&lt;/volume&gt;&lt;keywords&gt;&lt;keyword&gt;A. Multifunctional composites&lt;/keyword&gt;&lt;keyword&gt;B. Electrical properties&lt;/keyword&gt;&lt;keyword&gt;B. Thermal properties&lt;/keyword&gt;&lt;keyword&gt;D. Transmission electron microscopy (TEM)&lt;/keyword&gt;&lt;/keywords&gt;&lt;dates&gt;&lt;year&gt;2022&lt;/year&gt;&lt;pub-dates&gt;&lt;date&gt;2022/03/22/&lt;/date&gt;&lt;/pub-dates&gt;&lt;/dates&gt;&lt;isbn&gt;0266-3538&lt;/isbn&gt;&lt;urls&gt;&lt;related-urls&gt;&lt;url&gt;https://www.sciencedirect.com/science/article/pii/S0266353822000446&lt;/url&gt;&lt;/related-urls&gt;&lt;/urls&gt;&lt;electronic-resource-num&gt;https://doi.org/10.1016/j.compscitech.2022.109302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40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68BB31BA" w14:textId="77777777" w:rsidTr="00A76FA1">
        <w:trPr>
          <w:trHeight w:val="300"/>
        </w:trPr>
        <w:tc>
          <w:tcPr>
            <w:tcW w:w="122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1BBB953" w14:textId="7E5FFA11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41</w:t>
            </w:r>
          </w:p>
        </w:tc>
        <w:tc>
          <w:tcPr>
            <w:tcW w:w="121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9C16C1B" w14:textId="236E9982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u Z.-H. (2023)</w:t>
            </w:r>
          </w:p>
        </w:tc>
        <w:tc>
          <w:tcPr>
            <w:tcW w:w="728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1B48BDB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ilane modified MXene/polybenzazole nanocomposite aerogels with exceptional surface hydrophobicity, flame retardance and thermal insulation</w:t>
            </w:r>
          </w:p>
        </w:tc>
        <w:tc>
          <w:tcPr>
            <w:tcW w:w="1339" w:type="dxa"/>
            <w:tcBorders>
              <w:bottom w:val="nil"/>
            </w:tcBorders>
            <w:vAlign w:val="bottom"/>
          </w:tcPr>
          <w:p w14:paraId="7F447421" w14:textId="456F139E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127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6663376" w14:textId="1AF4742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  <w:tc>
          <w:tcPr>
            <w:tcW w:w="61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9D12D13" w14:textId="6D238C06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Wu&lt;/Author&gt;&lt;Year&gt;2023&lt;/Year&gt;&lt;RecNum&gt;407&lt;/RecNum&gt;&lt;DisplayText&gt;[41]&lt;/DisplayText&gt;&lt;record&gt;&lt;rec-number&gt;407&lt;/rec-number&gt;&lt;foreign-keys&gt;&lt;key app="EN" db-id="rrs0st5x85e9deeaf9axtstzpxx22tf0vp0a" timestamp="1688151676"&gt;407&lt;/key&gt;&lt;/foreign-keys&gt;&lt;ref-type name="Journal Article"&gt;17&lt;/ref-type&gt;&lt;contributors&gt;&lt;authors&gt;&lt;author&gt;Wu, Zhi-Hao&lt;/author&gt;&lt;author&gt;Feng, Xiao-Lan&lt;/author&gt;&lt;author&gt;Qu, Yong-Xiang&lt;/author&gt;&lt;author&gt;Gong, Li-Xiu&lt;/author&gt;&lt;author&gt;Cao, Kun&lt;/author&gt;&lt;author&gt;Zhang, Guo-Dong&lt;/author&gt;&lt;author&gt;Shi, Yongqian&lt;/author&gt;&lt;author&gt;Gao, Jie-Feng&lt;/author&gt;&lt;author&gt;Song, Pingan&lt;/author&gt;&lt;author&gt;Tang, Long-Cheng&lt;/author&gt;&lt;/authors&gt;&lt;/contributors&gt;&lt;titles&gt;&lt;title&gt;Silane modified MXene/polybenzazole nanocomposite aerogels with exceptional surface hydrophobicity, flame retardance and thermal insulation&lt;/title&gt;&lt;secondary-title&gt;Composites Communications&lt;/secondary-title&gt;&lt;/titles&gt;&lt;periodical&gt;&lt;full-title&gt;Composites Communications&lt;/full-title&gt;&lt;/periodical&gt;&lt;pages&gt;101402&lt;/pages&gt;&lt;volume&gt;37&lt;/volume&gt;&lt;keywords&gt;&lt;keyword&gt;Nanocomposite aerogel&lt;/keyword&gt;&lt;keyword&gt;Surface hydrophobicity&lt;/keyword&gt;&lt;keyword&gt;Flame retardance&lt;/keyword&gt;&lt;keyword&gt;Thermal insulation&lt;/keyword&gt;&lt;/keywords&gt;&lt;dates&gt;&lt;year&gt;2023&lt;/year&gt;&lt;pub-dates&gt;&lt;date&gt;2023/01/01/&lt;/date&gt;&lt;/pub-dates&gt;&lt;/dates&gt;&lt;isbn&gt;2452-2139&lt;/isbn&gt;&lt;urls&gt;&lt;related-urls&gt;&lt;url&gt;https://www.sciencedirect.com/science/article/pii/S2452213922003448&lt;/url&gt;&lt;/related-urls&gt;&lt;/urls&gt;&lt;electronic-resource-num&gt;https://doi.org/10.1016/j.coco.2022.101402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41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7EEB40D4" w14:textId="77777777" w:rsidTr="00A76FA1">
        <w:trPr>
          <w:trHeight w:val="300"/>
        </w:trPr>
        <w:tc>
          <w:tcPr>
            <w:tcW w:w="122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06FA846" w14:textId="3E2D0110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  <w:tc>
          <w:tcPr>
            <w:tcW w:w="1216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697815D" w14:textId="60713448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iu J. (2022)</w:t>
            </w:r>
          </w:p>
        </w:tc>
        <w:tc>
          <w:tcPr>
            <w:tcW w:w="728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0AB3F0B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Experimental study on low thermal conductive and flame retardant phase change composite material for mitigating battery thermal runaway propagation</w:t>
            </w:r>
          </w:p>
        </w:tc>
        <w:tc>
          <w:tcPr>
            <w:tcW w:w="1339" w:type="dxa"/>
            <w:tcBorders>
              <w:top w:val="nil"/>
            </w:tcBorders>
            <w:vAlign w:val="bottom"/>
          </w:tcPr>
          <w:p w14:paraId="1DD6BCE4" w14:textId="5150640C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1274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49E6024" w14:textId="64E592C5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616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ADB0212" w14:textId="11F8652F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Niu&lt;/Author&gt;&lt;Year&gt;2022&lt;/Year&gt;&lt;RecNum&gt;408&lt;/RecNum&gt;&lt;DisplayText&gt;[42]&lt;/DisplayText&gt;&lt;record&gt;&lt;rec-number&gt;408&lt;/rec-number&gt;&lt;foreign-keys&gt;&lt;key app="EN" db-id="rrs0st5x85e9deeaf9axtstzpxx22tf0vp0a" timestamp="1688151775"&gt;408&lt;/key&gt;&lt;/foreign-keys&gt;&lt;ref-type name="Journal Article"&gt;17&lt;/ref-type&gt;&lt;contributors&gt;&lt;authors&gt;&lt;author&gt;Niu, Junyi&lt;/author&gt;&lt;author&gt;Deng, Suyun&lt;/author&gt;&lt;author&gt;Gao, Xuenong&lt;/author&gt;&lt;author&gt;Niu, Huichang&lt;/author&gt;&lt;author&gt;Fang, Yutang&lt;/author&gt;&lt;author&gt;Zhang, Zhengguo&lt;/author&gt;&lt;/authors&gt;&lt;/contributors&gt;&lt;titles&gt;&lt;title&gt;Experimental study on low thermal conductive and flame retardant phase change composite material for mitigating battery thermal runaway propagation&lt;/title&gt;&lt;secondary-title&gt;Journal of Energy Storage&lt;/secondary-title&gt;&lt;/titles&gt;&lt;periodical&gt;&lt;full-title&gt;Journal of Energy Storage&lt;/full-title&gt;&lt;/periodical&gt;&lt;pages&gt;103557&lt;/pages&gt;&lt;volume&gt;47&lt;/volume&gt;&lt;keywords&gt;&lt;keyword&gt;Low thermal conductivity&lt;/keyword&gt;&lt;keyword&gt;Phase change material&lt;/keyword&gt;&lt;keyword&gt;Flame retardant coating&lt;/keyword&gt;&lt;keyword&gt;Mitigate battery thermal propagation&lt;/keyword&gt;&lt;/keywords&gt;&lt;dates&gt;&lt;year&gt;2022&lt;/year&gt;&lt;pub-dates&gt;&lt;date&gt;2022/03/01/&lt;/date&gt;&lt;/pub-dates&gt;&lt;/dates&gt;&lt;isbn&gt;2352-152X&lt;/isbn&gt;&lt;urls&gt;&lt;related-urls&gt;&lt;url&gt;https://www.sciencedirect.com/science/article/pii/S2352152X21012366&lt;/url&gt;&lt;/related-urls&gt;&lt;/urls&gt;&lt;electronic-resource-num&gt;https://doi.org/10.1016/j.est.2021.103557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42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64ECE60D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2223127B" w14:textId="7BCFB1A2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3688D020" w14:textId="0D0795E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o H. (2022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11DB8996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ghtweight and mechanically robust carbon aerogel/SnO2 nanorods composites with heterogeneous structure for electromagnetic interference shielding</w:t>
            </w:r>
          </w:p>
        </w:tc>
        <w:tc>
          <w:tcPr>
            <w:tcW w:w="1339" w:type="dxa"/>
            <w:vAlign w:val="bottom"/>
          </w:tcPr>
          <w:p w14:paraId="2CF9D58E" w14:textId="141AFD6C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2E3A01BB" w14:textId="69EEC68F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02612C4B" w14:textId="12CFBFE4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Zhao&lt;/Author&gt;&lt;Year&gt;2022&lt;/Year&gt;&lt;RecNum&gt;409&lt;/RecNum&gt;&lt;DisplayText&gt;[43]&lt;/DisplayText&gt;&lt;record&gt;&lt;rec-number&gt;409&lt;/rec-number&gt;&lt;foreign-keys&gt;&lt;key app="EN" db-id="rrs0st5x85e9deeaf9axtstzpxx22tf0vp0a" timestamp="1688151892"&gt;409&lt;/key&gt;&lt;/foreign-keys&gt;&lt;ref-type name="Journal Article"&gt;17&lt;/ref-type&gt;&lt;contributors&gt;&lt;authors&gt;&lt;author&gt;Zhao, Hui&lt;/author&gt;&lt;author&gt;Huang, Yinsen&lt;/author&gt;&lt;author&gt;Wang, Xinlong&lt;/author&gt;&lt;author&gt;Han, Yichen&lt;/author&gt;&lt;author&gt;Du, Zhaoxin&lt;/author&gt;&lt;author&gt;Zheng, Yaping&lt;/author&gt;&lt;author&gt;Chen, Lixin&lt;/author&gt;&lt;author&gt;Jin, Liang&lt;/author&gt;&lt;/authors&gt;&lt;/contributors&gt;&lt;titles&gt;&lt;title&gt;Lightweight and mechanically robust carbon aerogel/SnO2 nanorods composites with heterogeneous structure for electromagnetic interference shielding&lt;/title&gt;&lt;secondary-title&gt;Composites Part A: Applied Science and Manufacturing&lt;/secondary-title&gt;&lt;/titles&gt;&lt;periodical&gt;&lt;full-title&gt;Composites Part A: Applied Science and Manufacturing&lt;/full-title&gt;&lt;/periodical&gt;&lt;pages&gt;107077&lt;/pages&gt;&lt;volume&gt;161&lt;/volume&gt;&lt;keywords&gt;&lt;keyword&gt;A. Nano-structures&lt;/keyword&gt;&lt;keyword&gt;A. Multifunctional composites&lt;/keyword&gt;&lt;keyword&gt;E. Surface treatments&lt;/keyword&gt;&lt;keyword&gt;Electromagnetic interference shielding&lt;/keyword&gt;&lt;/keywords&gt;&lt;dates&gt;&lt;year&gt;2022&lt;/year&gt;&lt;pub-dates&gt;&lt;date&gt;2022/10/01/&lt;/date&gt;&lt;/pub-dates&gt;&lt;/dates&gt;&lt;isbn&gt;1359-835X&lt;/isbn&gt;&lt;urls&gt;&lt;related-urls&gt;&lt;url&gt;https://www.sciencedirect.com/science/article/pii/S1359835X22002627&lt;/url&gt;&lt;/related-urls&gt;&lt;/urls&gt;&lt;electronic-resource-num&gt;https://doi.org/10.1016/j.compositesa.2022.107077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43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7CBCA511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6F427263" w14:textId="7356FEE5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632B45DC" w14:textId="7B569743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an H. (2022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1528FD33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abrication of superhydrophobic Enteromorpha-derived carbon aerogels via NH4H2PO4 modification for multi-behavioral oil/water separation</w:t>
            </w:r>
          </w:p>
        </w:tc>
        <w:tc>
          <w:tcPr>
            <w:tcW w:w="1339" w:type="dxa"/>
            <w:vAlign w:val="bottom"/>
          </w:tcPr>
          <w:p w14:paraId="344B4759" w14:textId="6A78E2A3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60864DBD" w14:textId="3EC4560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1B613F0D" w14:textId="779D0A84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Dan&lt;/Author&gt;&lt;Year&gt;2022&lt;/Year&gt;&lt;RecNum&gt;411&lt;/RecNum&gt;&lt;DisplayText&gt;[44]&lt;/DisplayText&gt;&lt;record&gt;&lt;rec-number&gt;411&lt;/rec-number&gt;&lt;foreign-keys&gt;&lt;key app="EN" db-id="rrs0st5x85e9deeaf9axtstzpxx22tf0vp0a" timestamp="1688153581"&gt;411&lt;/key&gt;&lt;/foreign-keys&gt;&lt;ref-type name="Journal Article"&gt;17&lt;/ref-type&gt;&lt;contributors&gt;&lt;authors&gt;&lt;author&gt;Dan, Hongbing&lt;/author&gt;&lt;author&gt;Ji, Kaidi&lt;/author&gt;&lt;author&gt;Gao, Yue&lt;/author&gt;&lt;author&gt;Yin, Weiyan&lt;/author&gt;&lt;author&gt;Gao, Baoyu&lt;/author&gt;&lt;author&gt;Yue, Qinyan&lt;/author&gt;&lt;/authors&gt;&lt;/contributors&gt;&lt;titles&gt;&lt;title&gt;Fabrication of superhydrophobic Enteromorpha-derived carbon aerogels via NH4H2PO4 modification for multi-behavioral oil/water separation&lt;/title&gt;&lt;secondary-title&gt;Science of The Total Environment&lt;/secondary-title&gt;&lt;/titles&gt;&lt;periodical&gt;&lt;full-title&gt;Science of The Total Environment&lt;/full-title&gt;&lt;/periodical&gt;&lt;pages&gt;155869&lt;/pages&gt;&lt;volume&gt;837&lt;/volume&gt;&lt;keywords&gt;&lt;keyword&gt;Hydrophobic modification&lt;/keyword&gt;&lt;keyword&gt;NHHPO&lt;/keyword&gt;&lt;keyword&gt;Biomass-derived aerogel&lt;/keyword&gt;&lt;keyword&gt;Oil/water separation&lt;/keyword&gt;&lt;/keywords&gt;&lt;dates&gt;&lt;year&gt;2022&lt;/year&gt;&lt;pub-dates&gt;&lt;date&gt;2022/09/01/&lt;/date&gt;&lt;/pub-dates&gt;&lt;/dates&gt;&lt;isbn&gt;0048-9697&lt;/isbn&gt;&lt;urls&gt;&lt;related-urls&gt;&lt;url&gt;https://www.sciencedirect.com/science/article/pii/S0048969722029667&lt;/url&gt;&lt;/related-urls&gt;&lt;/urls&gt;&lt;electronic-resource-num&gt;https://doi.org/10.1016/j.scitotenv.2022.155869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44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3272D02B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6C158B16" w14:textId="49CA2A99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1185CC66" w14:textId="4CEF462C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uang J. (2022a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579C7F40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igh enthalpy efficiency lignin-polyimide porous hybrid aerogel composite phase change material with flame retardancy for superior solar-to-thermal energy conversion and storage</w:t>
            </w:r>
          </w:p>
        </w:tc>
        <w:tc>
          <w:tcPr>
            <w:tcW w:w="1339" w:type="dxa"/>
            <w:vAlign w:val="bottom"/>
          </w:tcPr>
          <w:p w14:paraId="72733632" w14:textId="3A9B6F3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29CAB0B7" w14:textId="7A6C7DDF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5FEA16A0" w14:textId="70967570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Huang&lt;/Author&gt;&lt;Year&gt;2022&lt;/Year&gt;&lt;RecNum&gt;413&lt;/RecNum&gt;&lt;DisplayText&gt;[45]&lt;/DisplayText&gt;&lt;record&gt;&lt;rec-number&gt;413&lt;/rec-number&gt;&lt;foreign-keys&gt;&lt;key app="EN" db-id="rrs0st5x85e9deeaf9axtstzpxx22tf0vp0a" timestamp="1688154021"&gt;413&lt;/key&gt;&lt;/foreign-keys&gt;&lt;ref-type name="Journal Article"&gt;17&lt;/ref-type&gt;&lt;contributors&gt;&lt;authors&gt;&lt;author&gt;Huang, Jintao&lt;/author&gt;&lt;author&gt;Su, Jingtao&lt;/author&gt;&lt;author&gt;Xu, Weihao&lt;/author&gt;&lt;author&gt;Lin, Jiahui&lt;/author&gt;&lt;author&gt;Weng, Mengman&lt;/author&gt;&lt;author&gt;Liu, Yidong&lt;/author&gt;&lt;author&gt;Min, Yonggang %J Solar Energy Materials&lt;/author&gt;&lt;author&gt;Solar Cells&lt;/author&gt;&lt;/authors&gt;&lt;/contributors&gt;&lt;titles&gt;&lt;title&gt;High enthalpy efficiency lignin-polyimide porous hybrid aerogel composite phase change material with flame retardancy for superior solar-to-thermal energy conversion and storage&lt;/title&gt;&lt;/titles&gt;&lt;pages&gt;112036&lt;/pages&gt;&lt;volume&gt;248&lt;/volume&gt;&lt;dates&gt;&lt;year&gt;2022&lt;/year&gt;&lt;/dates&gt;&lt;isbn&gt;0927-0248&lt;/isbn&gt;&lt;urls&gt;&lt;/urls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45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73CF4107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79A8C581" w14:textId="4D7F8EBA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5AADD56E" w14:textId="1C8013F9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uo Z. (2022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45DAC95D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Efficient flame-retardant biomass aerogel endowed with graphene oxide interconnected networks for ultrasensitive fire warning</w:t>
            </w:r>
          </w:p>
        </w:tc>
        <w:tc>
          <w:tcPr>
            <w:tcW w:w="1339" w:type="dxa"/>
            <w:vAlign w:val="bottom"/>
          </w:tcPr>
          <w:p w14:paraId="31467750" w14:textId="78066F50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756BDECE" w14:textId="565CD58E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464F85DD" w14:textId="2EA21B5B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Luo&lt;/Author&gt;&lt;Year&gt;2022&lt;/Year&gt;&lt;RecNum&gt;414&lt;/RecNum&gt;&lt;DisplayText&gt;[46]&lt;/DisplayText&gt;&lt;record&gt;&lt;rec-number&gt;414&lt;/rec-number&gt;&lt;foreign-keys&gt;&lt;key app="EN" db-id="rrs0st5x85e9deeaf9axtstzpxx22tf0vp0a" timestamp="1688154244"&gt;414&lt;/key&gt;&lt;/foreign-keys&gt;&lt;ref-type name="Journal Article"&gt;17&lt;/ref-type&gt;&lt;contributors&gt;&lt;authors&gt;&lt;author&gt;Luo, Zihao&lt;/author&gt;&lt;author&gt;Ning, Haoxuan&lt;/author&gt;&lt;author&gt;Zhou, Xingyu&lt;/author&gt;&lt;author&gt;Yuan, Bihe&lt;/author&gt;&lt;/authors&gt;&lt;/contributors&gt;&lt;titles&gt;&lt;title&gt;Efficient flame-retardant biomass aerogel endowed with graphene oxide interconnected networks for ultrasensitive fire warning&lt;/title&gt;&lt;secondary-title&gt;Materials Letters&lt;/secondary-title&gt;&lt;/titles&gt;&lt;periodical&gt;&lt;full-title&gt;Materials Letters&lt;/full-title&gt;&lt;/periodical&gt;&lt;pages&gt;132237&lt;/pages&gt;&lt;volume&gt;318&lt;/volume&gt;&lt;keywords&gt;&lt;keyword&gt;Porous materials&lt;/keyword&gt;&lt;keyword&gt;Composite materials&lt;/keyword&gt;&lt;keyword&gt;Thermal insulation&lt;/keyword&gt;&lt;keyword&gt;Fire warning&lt;/keyword&gt;&lt;keyword&gt;Flame retardant&lt;/keyword&gt;&lt;/keywords&gt;&lt;dates&gt;&lt;year&gt;2022&lt;/year&gt;&lt;pub-dates&gt;&lt;date&gt;2022/07/01/&lt;/date&gt;&lt;/pub-dates&gt;&lt;/dates&gt;&lt;isbn&gt;0167-577X&lt;/isbn&gt;&lt;urls&gt;&lt;related-urls&gt;&lt;url&gt;https://www.sciencedirect.com/science/article/pii/S0167577X22005900&lt;/url&gt;&lt;/related-urls&gt;&lt;/urls&gt;&lt;electronic-resource-num&gt;https://doi.org/10.1016/j.matlet.2022.132237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46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5FE5309C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70FEB043" w14:textId="7DFC0C75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75BCEAF4" w14:textId="0768E1B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hen R. (2022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57AFB9B2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iomass modified boron nitride/polyimide hybrid aerogel supported phase change composites with superior energy storage capacity and improved flame retardancy for solar-thermal energy storage</w:t>
            </w:r>
          </w:p>
        </w:tc>
        <w:tc>
          <w:tcPr>
            <w:tcW w:w="1339" w:type="dxa"/>
            <w:vAlign w:val="bottom"/>
          </w:tcPr>
          <w:p w14:paraId="2183C3F7" w14:textId="29E94434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0B73D7FB" w14:textId="4CC96788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76316463" w14:textId="62DFCA7F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Shen&lt;/Author&gt;&lt;Year&gt;2022&lt;/Year&gt;&lt;RecNum&gt;415&lt;/RecNum&gt;&lt;DisplayText&gt;[47]&lt;/DisplayText&gt;&lt;record&gt;&lt;rec-number&gt;415&lt;/rec-number&gt;&lt;foreign-keys&gt;&lt;key app="EN" db-id="rrs0st5x85e9deeaf9axtstzpxx22tf0vp0a" timestamp="1688154337"&gt;415&lt;/key&gt;&lt;/foreign-keys&gt;&lt;ref-type name="Journal Article"&gt;17&lt;/ref-type&gt;&lt;contributors&gt;&lt;authors&gt;&lt;author&gt;Shen, Rongbiao&lt;/author&gt;&lt;author&gt;Liu, Li&lt;/author&gt;&lt;author&gt;Cao, Yan&lt;/author&gt;&lt;author&gt;Zhang, Li&lt;/author&gt;&lt;author&gt;Sheng, Xinxin&lt;/author&gt;&lt;author&gt;Chen, Ying&lt;/author&gt;&lt;/authors&gt;&lt;/contributors&gt;&lt;titles&gt;&lt;title&gt;Biomass modified boron nitride/polyimide hybrid aerogel supported phase change composites with superior energy storage capacity and improved flame retardancy for solar-thermal energy storage&lt;/title&gt;&lt;secondary-title&gt;Solar Energy&lt;/secondary-title&gt;&lt;/titles&gt;&lt;periodical&gt;&lt;full-title&gt;Solar Energy&lt;/full-title&gt;&lt;/periodical&gt;&lt;pages&gt;287-297&lt;/pages&gt;&lt;volume&gt;242&lt;/volume&gt;&lt;keywords&gt;&lt;keyword&gt;Two-dimensional material&lt;/keyword&gt;&lt;keyword&gt;PCM composites&lt;/keyword&gt;&lt;keyword&gt;Polyimide aerogel&lt;/keyword&gt;&lt;keyword&gt;Phase change materials&lt;/keyword&gt;&lt;keyword&gt;Solar energy&lt;/keyword&gt;&lt;keyword&gt;Flame retardancy&lt;/keyword&gt;&lt;/keywords&gt;&lt;dates&gt;&lt;year&gt;2022&lt;/year&gt;&lt;pub-dates&gt;&lt;date&gt;2022/08/01/&lt;/date&gt;&lt;/pub-dates&gt;&lt;/dates&gt;&lt;isbn&gt;0038-092X&lt;/isbn&gt;&lt;urls&gt;&lt;related-urls&gt;&lt;url&gt;https://www.sciencedirect.com/science/article/pii/S0038092X22005151&lt;/url&gt;&lt;/related-urls&gt;&lt;/urls&gt;&lt;electronic-resource-num&gt;https://doi.org/10.1016/j.solener.2022.07.036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47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1A98BF7A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7686BA3E" w14:textId="11261045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29A3DA1B" w14:textId="069EB0B0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iu Q. (2022c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3E97B2BD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lame retardant bamboo fiber reinforced polylactic acid composites regulated by interfacial phosphorus-silicon aerogel</w:t>
            </w:r>
          </w:p>
        </w:tc>
        <w:tc>
          <w:tcPr>
            <w:tcW w:w="1339" w:type="dxa"/>
            <w:vAlign w:val="bottom"/>
          </w:tcPr>
          <w:p w14:paraId="7260116C" w14:textId="74EA4758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5CB0E422" w14:textId="3C9B4815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092CE6A3" w14:textId="0AB03E91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Niu&lt;/Author&gt;&lt;Year&gt;2022&lt;/Year&gt;&lt;RecNum&gt;416&lt;/RecNum&gt;&lt;DisplayText&gt;[48]&lt;/DisplayText&gt;&lt;record&gt;&lt;rec-number&gt;416&lt;/rec-number&gt;&lt;foreign-keys&gt;&lt;key app="EN" db-id="rrs0st5x85e9deeaf9axtstzpxx22tf0vp0a" timestamp="1688154567"&gt;416&lt;/key&gt;&lt;/foreign-keys&gt;&lt;ref-type name="Journal Article"&gt;17&lt;/ref-type&gt;&lt;contributors&gt;&lt;authors&gt;&lt;author&gt;Niu, Qianqian&lt;/author&gt;&lt;author&gt;Yue, Xiaopeng&lt;/author&gt;&lt;author&gt;Guo, Zhenghong&lt;/author&gt;&lt;author&gt;Yan, Hongqiang&lt;/author&gt;&lt;author&gt;Fang, Zhengping&lt;/author&gt;&lt;author&gt;Li, Juan %J Polymer&lt;/author&gt;&lt;/authors&gt;&lt;/contributors&gt;&lt;titles&gt;&lt;title&gt;Flame retardant bamboo fiber reinforced polylactic acid composites regulated by interfacial phosphorus-silicon aerogel&lt;/title&gt;&lt;/titles&gt;&lt;pages&gt;124961&lt;/pages&gt;&lt;volume&gt;252&lt;/volume&gt;&lt;dates&gt;&lt;year&gt;2022&lt;/year&gt;&lt;/dates&gt;&lt;isbn&gt;0032-3861&lt;/isbn&gt;&lt;urls&gt;&lt;/urls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48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0C374713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70F67100" w14:textId="036B1492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395A0A5B" w14:textId="6EB1964D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ia L.J. (2021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58A376BA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Ultra-light poly(lactic acid)/SiO2 aerogel composite foam: A fully biodegradable and full life-cycle sustainable insulation material</w:t>
            </w:r>
          </w:p>
        </w:tc>
        <w:tc>
          <w:tcPr>
            <w:tcW w:w="1339" w:type="dxa"/>
            <w:vAlign w:val="bottom"/>
          </w:tcPr>
          <w:p w14:paraId="31479679" w14:textId="5ABFED9C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120E9FCE" w14:textId="3E35C24C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56155A55" w14:textId="0E678277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Jia&lt;/Author&gt;&lt;Year&gt;2021&lt;/Year&gt;&lt;RecNum&gt;418&lt;/RecNum&gt;&lt;DisplayText&gt;[49]&lt;/DisplayText&gt;&lt;record&gt;&lt;rec-number&gt;418&lt;/rec-number&gt;&lt;foreign-keys&gt;&lt;key app="EN" db-id="rrs0st5x85e9deeaf9axtstzpxx22tf0vp0a" timestamp="1688154890"&gt;418&lt;/key&gt;&lt;/foreign-keys&gt;&lt;ref-type name="Journal Article"&gt;17&lt;/ref-type&gt;&lt;contributors&gt;&lt;authors&gt;&lt;author&gt;Jia, Li Jiang&lt;/author&gt;&lt;author&gt;Phule, Ajit Dattatray&lt;/author&gt;&lt;author&gt;Yu, Zhen&lt;/author&gt;&lt;author&gt;Zhang, Xin&lt;/author&gt;&lt;author&gt;Zhang, Zhen Xiu %J International Journal of Biological Macromolecules&lt;/author&gt;&lt;/authors&gt;&lt;/contributors&gt;&lt;titles&gt;&lt;title&gt;Ultra-light poly (lactic acid)/SiO2 aerogel composite foam: A fully biodegradable and full life-cycle sustainable insulation material&lt;/title&gt;&lt;/titles&gt;&lt;pages&gt;1029-1039&lt;/pages&gt;&lt;volume&gt;192&lt;/volume&gt;&lt;dates&gt;&lt;year&gt;2021&lt;/year&gt;&lt;/dates&gt;&lt;isbn&gt;0141-8130&lt;/isbn&gt;&lt;urls&gt;&lt;/urls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49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4A911031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3FAE4F5C" w14:textId="728A50DD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1D2763C0" w14:textId="02342B50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u R. (2021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78E632CC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Robust Silica–Polyimide Aerogel Blanket for Water-Proof and Flame-Retardant Self-Floating Artificial Island</w:t>
            </w:r>
          </w:p>
        </w:tc>
        <w:tc>
          <w:tcPr>
            <w:tcW w:w="1339" w:type="dxa"/>
            <w:vAlign w:val="bottom"/>
          </w:tcPr>
          <w:p w14:paraId="00B31A8A" w14:textId="100B5038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3237A768" w14:textId="51D6EF0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1C1E1ED2" w14:textId="40D03B56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Luo&lt;/Author&gt;&lt;Year&gt;2019&lt;/Year&gt;&lt;RecNum&gt;228&lt;/RecNum&gt;&lt;DisplayText&gt;[50]&lt;/DisplayText&gt;&lt;record&gt;&lt;rec-number&gt;228&lt;/rec-number&gt;&lt;foreign-keys&gt;&lt;key app="EN" db-id="rrs0st5x85e9deeaf9axtstzpxx22tf0vp0a" timestamp="1687354901"&gt;228&lt;/key&gt;&lt;/foreign-keys&gt;&lt;ref-type name="Journal Article"&gt;17&lt;/ref-type&gt;&lt;contributors&gt;&lt;authors&gt;&lt;author&gt;Luo, Xiaolei&lt;/author&gt;&lt;author&gt;Shen, Junyan&lt;/author&gt;&lt;author&gt;Ma, Yanan&lt;/author&gt;&lt;author&gt;Liu, Lin&lt;/author&gt;&lt;author&gt;Meng, Ranju&lt;/author&gt;&lt;author&gt;Yao, Juming&lt;/author&gt;&lt;/authors&gt;&lt;/contributors&gt;&lt;titles&gt;&lt;title&gt;Robust, sustainable cellulose composite aerogels with outstanding flame retardancy and thermal insulation&lt;/title&gt;&lt;secondary-title&gt;Carbohydrate Polymers&lt;/secondary-title&gt;&lt;/titles&gt;&lt;periodical&gt;&lt;full-title&gt;Carbohydrate Polymers&lt;/full-title&gt;&lt;/periodical&gt;&lt;pages&gt;115623&lt;/pages&gt;&lt;volume&gt;230&lt;/volume&gt;&lt;dates&gt;&lt;year&gt;2019&lt;/year&gt;&lt;pub-dates&gt;&lt;date&gt;11/01&lt;/date&gt;&lt;/pub-dates&gt;&lt;/dates&gt;&lt;urls&gt;&lt;/urls&gt;&lt;electronic-resource-num&gt;10.1016/j.carbpol.2019.115623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50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5A08EF19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3A270097" w14:textId="68AED3A6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054E8410" w14:textId="6F41E613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L. (2021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4E3800F7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etal-graphene-synergized melamine aerogel with robust elasticity and flame-retardancy for thermal-insulated-packaging industry</w:t>
            </w:r>
          </w:p>
        </w:tc>
        <w:tc>
          <w:tcPr>
            <w:tcW w:w="1339" w:type="dxa"/>
            <w:vAlign w:val="bottom"/>
          </w:tcPr>
          <w:p w14:paraId="17A137AB" w14:textId="1D111FF4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5589DA6C" w14:textId="5A2EAE81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8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248D4125" w14:textId="0174B923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Wang&lt;/Author&gt;&lt;Year&gt;2021&lt;/Year&gt;&lt;RecNum&gt;420&lt;/RecNum&gt;&lt;DisplayText&gt;[51]&lt;/DisplayText&gt;&lt;record&gt;&lt;rec-number&gt;420&lt;/rec-number&gt;&lt;foreign-keys&gt;&lt;key app="EN" db-id="rrs0st5x85e9deeaf9axtstzpxx22tf0vp0a" timestamp="1688155318"&gt;420&lt;/key&gt;&lt;/foreign-keys&gt;&lt;ref-type name="Journal Article"&gt;17&lt;/ref-type&gt;&lt;contributors&gt;&lt;authors&gt;&lt;author&gt;Wang, Lei&lt;/author&gt;&lt;author&gt;Wang, Jianlei&lt;/author&gt;&lt;author&gt;Wu, Lixin&lt;/author&gt;&lt;author&gt;Wang, Xin&lt;/author&gt;&lt;/authors&gt;&lt;/contributors&gt;&lt;titles&gt;&lt;title&gt;Metal-graphene-synergized melamine aerogel with robust elasticity and flame-retardancy for thermal-insulated-packaging industry&lt;/title&gt;&lt;secondary-title&gt;Composites Part A: Applied Science and Manufacturing&lt;/secondary-title&gt;&lt;/titles&gt;&lt;periodical&gt;&lt;full-title&gt;Composites Part A: Applied Science and Manufacturing&lt;/full-title&gt;&lt;/periodical&gt;&lt;pages&gt;106195&lt;/pages&gt;&lt;volume&gt;140&lt;/volume&gt;&lt;keywords&gt;&lt;keyword&gt;Flame retardancy&lt;/keyword&gt;&lt;keyword&gt;Mechanical property&lt;/keyword&gt;&lt;keyword&gt;Thermal conductivity&lt;/keyword&gt;&lt;keyword&gt;Melamine aerogel&lt;/keyword&gt;&lt;/keywords&gt;&lt;dates&gt;&lt;year&gt;2021&lt;/year&gt;&lt;pub-dates&gt;&lt;date&gt;2021/01/01/&lt;/date&gt;&lt;/pub-dates&gt;&lt;/dates&gt;&lt;isbn&gt;1359-835X&lt;/isbn&gt;&lt;urls&gt;&lt;related-urls&gt;&lt;url&gt;https://www.sciencedirect.com/science/article/pii/S1359835X20304322&lt;/url&gt;&lt;/related-urls&gt;&lt;/urls&gt;&lt;electronic-resource-num&gt;https://doi.org/10.1016/j.compositesa.2020.106195&lt;/electronic-resource-num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51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5F25A56E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23C976F0" w14:textId="1B8C6E32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02E49B66" w14:textId="633E6374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eng X. (2021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4DC2C505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mprovement of Flame Retardancy of Polyurethane Foam Using DOPO-Immobilized Silica Aerogel</w:t>
            </w:r>
          </w:p>
        </w:tc>
        <w:tc>
          <w:tcPr>
            <w:tcW w:w="1339" w:type="dxa"/>
            <w:vAlign w:val="bottom"/>
          </w:tcPr>
          <w:p w14:paraId="43F5DC3D" w14:textId="3503A28B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440D209D" w14:textId="5597EA3D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46A91208" w14:textId="559C27C9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Zheng&lt;/Author&gt;&lt;Year&gt;2021&lt;/Year&gt;&lt;RecNum&gt;421&lt;/RecNum&gt;&lt;DisplayText&gt;[52]&lt;/DisplayText&gt;&lt;record&gt;&lt;rec-number&gt;421&lt;/rec-number&gt;&lt;foreign-keys&gt;&lt;key app="EN" db-id="rrs0st5x85e9deeaf9axtstzpxx22tf0vp0a" timestamp="1688155550"&gt;421&lt;/key&gt;&lt;/foreign-keys&gt;&lt;ref-type name="Journal Article"&gt;17&lt;/ref-type&gt;&lt;contributors&gt;&lt;authors&gt;&lt;author&gt;Zheng, Xin’guo&lt;/author&gt;&lt;author&gt;Dong, Quanxiao&lt;/author&gt;&lt;author&gt;Wang, Xi&lt;/author&gt;&lt;author&gt;Yu, Peiyun&lt;/author&gt;&lt;author&gt;Wang, Weimin&lt;/author&gt;&lt;author&gt;Zhang, Jinyong&lt;/author&gt;&lt;author&gt;Ren, Lin %J Frontiers in Materials&lt;/author&gt;&lt;/authors&gt;&lt;/contributors&gt;&lt;titles&gt;&lt;title&gt;Improvement of flame retardancy of polyurethane foam using DOPO-immobilized silica aerogel&lt;/title&gt;&lt;/titles&gt;&lt;pages&gt;673906&lt;/pages&gt;&lt;volume&gt;8&lt;/volume&gt;&lt;dates&gt;&lt;year&gt;2021&lt;/year&gt;&lt;/dates&gt;&lt;isbn&gt;2296-8016&lt;/isbn&gt;&lt;urls&gt;&lt;/urls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52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A76FA1" w:rsidRPr="00293BBF" w14:paraId="300AE114" w14:textId="77777777" w:rsidTr="00A76FA1">
        <w:trPr>
          <w:trHeight w:val="300"/>
        </w:trPr>
        <w:tc>
          <w:tcPr>
            <w:tcW w:w="1222" w:type="dxa"/>
            <w:shd w:val="clear" w:color="auto" w:fill="auto"/>
            <w:noWrap/>
            <w:vAlign w:val="bottom"/>
            <w:hideMark/>
          </w:tcPr>
          <w:p w14:paraId="424855B6" w14:textId="4B6A6E02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  <w:tc>
          <w:tcPr>
            <w:tcW w:w="1216" w:type="dxa"/>
            <w:shd w:val="clear" w:color="auto" w:fill="auto"/>
            <w:noWrap/>
            <w:vAlign w:val="bottom"/>
            <w:hideMark/>
          </w:tcPr>
          <w:p w14:paraId="6C0CFE68" w14:textId="4CF696D8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iu Q. (2022a)</w:t>
            </w:r>
          </w:p>
        </w:tc>
        <w:tc>
          <w:tcPr>
            <w:tcW w:w="7283" w:type="dxa"/>
            <w:shd w:val="clear" w:color="auto" w:fill="auto"/>
            <w:noWrap/>
            <w:vAlign w:val="bottom"/>
            <w:hideMark/>
          </w:tcPr>
          <w:p w14:paraId="20301DF5" w14:textId="77777777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nterfacial silicon?nitrogen aerogel raise flame retardancy of bamboo fiber reinforced polylactic acid composites</w:t>
            </w:r>
          </w:p>
        </w:tc>
        <w:tc>
          <w:tcPr>
            <w:tcW w:w="1339" w:type="dxa"/>
            <w:vAlign w:val="bottom"/>
          </w:tcPr>
          <w:p w14:paraId="37FD61A4" w14:textId="677F6C3C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274" w:type="dxa"/>
            <w:shd w:val="clear" w:color="auto" w:fill="auto"/>
            <w:noWrap/>
            <w:vAlign w:val="bottom"/>
            <w:hideMark/>
          </w:tcPr>
          <w:p w14:paraId="70FA017D" w14:textId="2BC343C3" w:rsidR="00A76FA1" w:rsidRPr="00293BBF" w:rsidRDefault="00A76FA1" w:rsidP="00A76FA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616" w:type="dxa"/>
            <w:shd w:val="clear" w:color="auto" w:fill="auto"/>
            <w:noWrap/>
            <w:vAlign w:val="bottom"/>
            <w:hideMark/>
          </w:tcPr>
          <w:p w14:paraId="42180F2C" w14:textId="455098C1" w:rsidR="00A76FA1" w:rsidRPr="00293BBF" w:rsidRDefault="00A76FA1" w:rsidP="001878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begin"/>
            </w:r>
            <w:r w:rsidR="001878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Niu&lt;/Author&gt;&lt;Year&gt;2022&lt;/Year&gt;&lt;RecNum&gt;422&lt;/RecNum&gt;&lt;DisplayText&gt;[53]&lt;/DisplayText&gt;&lt;record&gt;&lt;rec-number&gt;422&lt;/rec-number&gt;&lt;foreign-keys&gt;&lt;key app="EN" db-id="rrs0st5x85e9deeaf9axtstzpxx22tf0vp0a" timestamp="1688155636"&gt;422&lt;/key&gt;&lt;/foreign-keys&gt;&lt;ref-type name="Journal Article"&gt;17&lt;/ref-type&gt;&lt;contributors&gt;&lt;authors&gt;&lt;author&gt;Niu, Qianqian&lt;/author&gt;&lt;author&gt;Yue, Xiaopeng&lt;/author&gt;&lt;author&gt;Cao, Weihong&lt;/author&gt;&lt;author&gt;Guo, Zhenghong&lt;/author&gt;&lt;author&gt;Fang, Zhengping&lt;/author&gt;&lt;author&gt;Chen, Peng&lt;/author&gt;&lt;author&gt;Li, Juan %J International Journal of Biological Macromolecules&lt;/author&gt;&lt;/authors&gt;&lt;/contributors&gt;&lt;titles&gt;&lt;title&gt;Interfacial silicon‑nitrogen aerogel raise flame retardancy of bamboo fiber reinforced polylactic acid composites&lt;/title&gt;&lt;/titles&gt;&lt;pages&gt;2697-2708&lt;/pages&gt;&lt;volume&gt;222&lt;/volume&gt;&lt;dates&gt;&lt;year&gt;2022&lt;/year&gt;&lt;/dates&gt;&lt;isbn&gt;0141-8130&lt;/isbn&gt;&lt;urls&gt;&lt;/urls&gt;&lt;/record&gt;&lt;/Cite&gt;&lt;/EndNote&gt;</w:instrTex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separate"/>
            </w:r>
            <w:r w:rsidR="00187810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val="en-US"/>
              </w:rPr>
              <w:t>[53]</w:t>
            </w:r>
            <w:r w:rsidRPr="00293B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</w:tbl>
    <w:p w14:paraId="2E625867" w14:textId="77777777" w:rsidR="00D108BB" w:rsidRDefault="00D108BB" w:rsidP="00141358">
      <w:pPr>
        <w:spacing w:line="360" w:lineRule="auto"/>
        <w:jc w:val="both"/>
        <w:rPr>
          <w:rStyle w:val="fontstyle01"/>
          <w:rFonts w:ascii="Times New Roman" w:hAnsi="Times New Roman" w:cs="Times New Roman"/>
          <w:sz w:val="24"/>
          <w:szCs w:val="24"/>
        </w:rPr>
      </w:pPr>
    </w:p>
    <w:p w14:paraId="7BA71038" w14:textId="77777777" w:rsidR="00C51ACB" w:rsidRDefault="00C51ACB" w:rsidP="00141358">
      <w:pPr>
        <w:spacing w:line="360" w:lineRule="auto"/>
        <w:jc w:val="both"/>
        <w:rPr>
          <w:rStyle w:val="fontstyle01"/>
          <w:rFonts w:ascii="Times New Roman" w:hAnsi="Times New Roman" w:cs="Times New Roman"/>
          <w:sz w:val="24"/>
          <w:szCs w:val="24"/>
        </w:rPr>
      </w:pPr>
    </w:p>
    <w:p w14:paraId="73807B43" w14:textId="77777777" w:rsidR="00A76FA1" w:rsidRDefault="00A76FA1" w:rsidP="00D46C58">
      <w:pPr>
        <w:spacing w:line="360" w:lineRule="auto"/>
        <w:jc w:val="both"/>
        <w:rPr>
          <w:rStyle w:val="fontstyle01"/>
          <w:rFonts w:ascii="Times New Roman" w:hAnsi="Times New Roman" w:cs="Times New Roman"/>
          <w:sz w:val="24"/>
          <w:szCs w:val="24"/>
        </w:rPr>
      </w:pPr>
    </w:p>
    <w:p w14:paraId="3837F833" w14:textId="5222E9A1" w:rsidR="00D46C58" w:rsidRDefault="00991B68" w:rsidP="00D46C5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91B68">
        <w:rPr>
          <w:rStyle w:val="fontstyle01"/>
          <w:rFonts w:ascii="Times New Roman" w:hAnsi="Times New Roman" w:cs="Times New Roman"/>
          <w:i/>
          <w:sz w:val="24"/>
          <w:szCs w:val="24"/>
        </w:rPr>
        <w:t>S</w:t>
      </w:r>
      <w:r>
        <w:rPr>
          <w:rStyle w:val="fontstyle01"/>
          <w:rFonts w:ascii="Times New Roman" w:hAnsi="Times New Roman" w:cs="Times New Roman"/>
          <w:sz w:val="24"/>
          <w:szCs w:val="24"/>
        </w:rPr>
        <w:t xml:space="preserve">. </w:t>
      </w:r>
      <w:r w:rsidR="00721AA4">
        <w:rPr>
          <w:rStyle w:val="fontstyle01"/>
          <w:rFonts w:ascii="Times New Roman" w:hAnsi="Times New Roman" w:cs="Times New Roman"/>
          <w:sz w:val="24"/>
          <w:szCs w:val="24"/>
        </w:rPr>
        <w:t xml:space="preserve">Table </w:t>
      </w:r>
      <w:r w:rsidR="00642398">
        <w:rPr>
          <w:rStyle w:val="fontstyle01"/>
          <w:rFonts w:ascii="Times New Roman" w:hAnsi="Times New Roman" w:cs="Times New Roman"/>
          <w:sz w:val="24"/>
          <w:szCs w:val="24"/>
        </w:rPr>
        <w:t>4</w:t>
      </w:r>
      <w:r w:rsidR="00721AA4">
        <w:rPr>
          <w:rStyle w:val="fontstyle01"/>
          <w:rFonts w:ascii="Times New Roman" w:hAnsi="Times New Roman" w:cs="Times New Roman"/>
          <w:sz w:val="24"/>
          <w:szCs w:val="24"/>
        </w:rPr>
        <w:t xml:space="preserve">: List of the most involved </w:t>
      </w:r>
      <w:r w:rsidR="00721AA4">
        <w:rPr>
          <w:rFonts w:ascii="Times New Roman" w:hAnsi="Times New Roman" w:cs="Times New Roman"/>
          <w:sz w:val="24"/>
          <w:szCs w:val="24"/>
        </w:rPr>
        <w:t xml:space="preserve">organization involved in the relevant field </w:t>
      </w:r>
      <w:r>
        <w:rPr>
          <w:rFonts w:ascii="Times New Roman" w:hAnsi="Times New Roman" w:cs="Times New Roman"/>
          <w:sz w:val="24"/>
          <w:szCs w:val="24"/>
        </w:rPr>
        <w:t>based on</w:t>
      </w:r>
      <w:r w:rsidR="00721AA4">
        <w:rPr>
          <w:rFonts w:ascii="Times New Roman" w:hAnsi="Times New Roman" w:cs="Times New Roman"/>
          <w:sz w:val="24"/>
          <w:szCs w:val="24"/>
        </w:rPr>
        <w:t xml:space="preserve"> documents</w:t>
      </w:r>
    </w:p>
    <w:tbl>
      <w:tblPr>
        <w:tblW w:w="9360" w:type="dxa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590"/>
        <w:gridCol w:w="7802"/>
        <w:gridCol w:w="1310"/>
        <w:gridCol w:w="1083"/>
        <w:gridCol w:w="1030"/>
        <w:gridCol w:w="990"/>
      </w:tblGrid>
      <w:tr w:rsidR="003D6680" w:rsidRPr="003D6680" w14:paraId="7E048BEF" w14:textId="77777777" w:rsidTr="003D6680">
        <w:trPr>
          <w:trHeight w:val="300"/>
        </w:trPr>
        <w:tc>
          <w:tcPr>
            <w:tcW w:w="3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611A8" w14:textId="634ACE8E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/N</w:t>
            </w:r>
          </w:p>
        </w:tc>
        <w:tc>
          <w:tcPr>
            <w:tcW w:w="78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051EA" w14:textId="69EFFA1F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rganization</w:t>
            </w:r>
          </w:p>
        </w:tc>
        <w:tc>
          <w:tcPr>
            <w:tcW w:w="3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36FD3" w14:textId="6987F580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cuments</w:t>
            </w:r>
          </w:p>
        </w:tc>
        <w:tc>
          <w:tcPr>
            <w:tcW w:w="3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5C820" w14:textId="05170B85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tations</w:t>
            </w:r>
          </w:p>
        </w:tc>
        <w:tc>
          <w:tcPr>
            <w:tcW w:w="3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B1844" w14:textId="0641D07D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ean citations</w:t>
            </w:r>
          </w:p>
        </w:tc>
        <w:tc>
          <w:tcPr>
            <w:tcW w:w="3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EBBBA" w14:textId="51944BD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tal link strength</w:t>
            </w:r>
          </w:p>
        </w:tc>
      </w:tr>
      <w:tr w:rsidR="003D6680" w:rsidRPr="003D6680" w14:paraId="4B52478E" w14:textId="77777777" w:rsidTr="003D6680">
        <w:trPr>
          <w:trHeight w:val="300"/>
        </w:trPr>
        <w:tc>
          <w:tcPr>
            <w:tcW w:w="30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946F7" w14:textId="4BD73F56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780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41E04" w14:textId="3459D23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Department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Macromolecular Scienc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Engineering, Case Western Reserve University, Cleveland, Oh 44106-7202, United States</w:t>
            </w:r>
          </w:p>
        </w:tc>
        <w:tc>
          <w:tcPr>
            <w:tcW w:w="32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04057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0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12EFD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5</w:t>
            </w:r>
          </w:p>
        </w:tc>
        <w:tc>
          <w:tcPr>
            <w:tcW w:w="30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44A2C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</w:t>
            </w:r>
          </w:p>
        </w:tc>
        <w:tc>
          <w:tcPr>
            <w:tcW w:w="30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E3E8B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3</w:t>
            </w:r>
          </w:p>
        </w:tc>
      </w:tr>
      <w:tr w:rsidR="003D6680" w:rsidRPr="003D6680" w14:paraId="0E7F652A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2E8FE7B5" w14:textId="3EEC356B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61B8CB6A" w14:textId="2535420D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Institut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Nuclear Physics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Chemistry, China Academ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Engineering Physics, Mianyang, 621000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0960985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9C144F4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0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67F2E7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8256ACF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39</w:t>
            </w:r>
          </w:p>
        </w:tc>
      </w:tr>
      <w:tr w:rsidR="003D6680" w:rsidRPr="003D6680" w14:paraId="18B36000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4858A731" w14:textId="23B0DD85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0C12DFB7" w14:textId="1F51ADD9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Colleg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Biomass Scienc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Engineering, Sichuan University, Chengdu, 610065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4B1D2BF2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92BD32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8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150831D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.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8C2EAB7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5</w:t>
            </w:r>
          </w:p>
        </w:tc>
      </w:tr>
      <w:tr w:rsidR="003D6680" w:rsidRPr="003D6680" w14:paraId="26559D94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34769A98" w14:textId="7477C3FB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451594B5" w14:textId="60BF9A58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Colleg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Petrochemical Technology, Lanzhou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Technology, Langongping Road 287, Lanzhou, 730050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67F6B546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E95303E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8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C68B75B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184EE937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7</w:t>
            </w:r>
          </w:p>
        </w:tc>
      </w:tr>
      <w:tr w:rsidR="003D6680" w:rsidRPr="003D6680" w14:paraId="3AB4CBB3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3D8AEBE4" w14:textId="14EE5867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15885B5A" w14:textId="08657071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Guangdong Provincial 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Functional Soft Condensed Matter, 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Materials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Energy, Guangdong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Technology, Guangzhou, 510006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2B255726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28D2345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7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B8EFF7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.7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7EA185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7</w:t>
            </w:r>
          </w:p>
        </w:tc>
      </w:tr>
      <w:tr w:rsidR="003D6680" w:rsidRPr="003D6680" w14:paraId="35281E3D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44F762CD" w14:textId="556F1922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619624F8" w14:textId="5E540E1C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Mechanica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Manufacturing Engineering,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New South Wales, Sydney, Nsw 2052, Australi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5815176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C2FDE67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9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1373E54B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.7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03039D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9</w:t>
            </w:r>
          </w:p>
        </w:tc>
      </w:tr>
      <w:tr w:rsidR="003D6680" w:rsidRPr="003D6680" w14:paraId="513A6CF3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5F1CCCEB" w14:textId="32471192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6EEE4D80" w14:textId="1D9A2598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Center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or Degradabl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Flame-Retardant Polymeric Materials, National Engineering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Eco-Friendly Polymeric Materials (Sichuan), State 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Polymer Materials Engineering, Colleg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Chemistry, Sichuan University, Chengdu, 610064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47202A8D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80D313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8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D2634EA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DC8F3B6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6</w:t>
            </w:r>
          </w:p>
        </w:tc>
      </w:tr>
      <w:tr w:rsidR="003D6680" w:rsidRPr="003D6680" w14:paraId="30FB0482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49728C68" w14:textId="5A069BB1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4A813B5C" w14:textId="30C3380E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Synthetic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Biological Colloids, Minist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Education, 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Chemica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Material Engineering, Jiangnan University, Wuxi, 214122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5ACF207F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71E8D7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4A24F1B4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659757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9</w:t>
            </w:r>
          </w:p>
        </w:tc>
      </w:tr>
      <w:tr w:rsidR="003D6680" w:rsidRPr="003D6680" w14:paraId="1C1816E7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28E8B942" w14:textId="4D967184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0317DE24" w14:textId="667F9581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ingbo Institut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Materials Technolog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Engineering, Chinese Academ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Sciences, Ningbo, 315201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45B1B14B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4CEB5626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B54E0B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23DE8C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9</w:t>
            </w:r>
          </w:p>
        </w:tc>
      </w:tr>
      <w:tr w:rsidR="003D6680" w:rsidRPr="003D6680" w14:paraId="6E495ACA" w14:textId="77777777" w:rsidTr="005257EF">
        <w:trPr>
          <w:trHeight w:val="300"/>
        </w:trPr>
        <w:tc>
          <w:tcPr>
            <w:tcW w:w="308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3335204" w14:textId="2FC482CF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780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2DE59D7" w14:textId="120C7013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Petrochemical Engineering, Changzhou University, Changzhou, 213164, China</w:t>
            </w:r>
          </w:p>
        </w:tc>
        <w:tc>
          <w:tcPr>
            <w:tcW w:w="32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72966A5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A53A41B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5CB6352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6AE0D84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9</w:t>
            </w:r>
          </w:p>
        </w:tc>
      </w:tr>
      <w:tr w:rsidR="003D6680" w:rsidRPr="003D6680" w14:paraId="0245CAE0" w14:textId="77777777" w:rsidTr="005257EF">
        <w:trPr>
          <w:trHeight w:val="300"/>
        </w:trPr>
        <w:tc>
          <w:tcPr>
            <w:tcW w:w="308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F2CEF6C" w14:textId="57DB06AC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11</w:t>
            </w:r>
          </w:p>
        </w:tc>
        <w:tc>
          <w:tcPr>
            <w:tcW w:w="780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9E9B569" w14:textId="21C169C6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Resourc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Safety Engineering, Central South University, Changsha, 410083, China</w:t>
            </w:r>
          </w:p>
        </w:tc>
        <w:tc>
          <w:tcPr>
            <w:tcW w:w="32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5E1594F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12BEF35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D84B75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.6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77A84D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03</w:t>
            </w:r>
          </w:p>
        </w:tc>
      </w:tr>
      <w:tr w:rsidR="003D6680" w:rsidRPr="003D6680" w14:paraId="2046A2C8" w14:textId="77777777" w:rsidTr="005257EF">
        <w:trPr>
          <w:trHeight w:val="300"/>
        </w:trPr>
        <w:tc>
          <w:tcPr>
            <w:tcW w:w="30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A84A667" w14:textId="4B9F7849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780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DF08BA5" w14:textId="0CF394BE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tate 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or Modification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Chemical Fibers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Polymer Materials, Colleg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Materials Scienc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Engineering, Donghua University, Shanghai, 201620, China</w:t>
            </w:r>
          </w:p>
        </w:tc>
        <w:tc>
          <w:tcPr>
            <w:tcW w:w="32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02A1BB2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07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A7564F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4</w:t>
            </w:r>
          </w:p>
        </w:tc>
        <w:tc>
          <w:tcPr>
            <w:tcW w:w="307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4AE2CF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.3</w:t>
            </w:r>
          </w:p>
        </w:tc>
        <w:tc>
          <w:tcPr>
            <w:tcW w:w="307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9000182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4</w:t>
            </w:r>
          </w:p>
        </w:tc>
      </w:tr>
      <w:tr w:rsidR="003D6680" w:rsidRPr="003D6680" w14:paraId="41B23B7D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50DFA23B" w14:textId="05FBE51B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2E5F8787" w14:textId="33CB2350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tate 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Chemical Engineering, Colleg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Chemica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Biological Engineering, Zhejiang University, Hangzhou, 310027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21DF1492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624E64E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4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0A3F9D4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.3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DB41C66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5</w:t>
            </w:r>
          </w:p>
        </w:tc>
      </w:tr>
      <w:tr w:rsidR="003D6680" w:rsidRPr="003D6680" w14:paraId="7FCF0CD8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6DA0FA5B" w14:textId="5362C99D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53B16DFE" w14:textId="0D871F48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tate 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Fire Science,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Scienc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Technolog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China, 96 Jinzhai Road, Hefei, Anhui 230026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58D589B4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1310B5D4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31C4E07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FEA0502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6</w:t>
            </w:r>
          </w:p>
        </w:tc>
      </w:tr>
      <w:tr w:rsidR="003D6680" w:rsidRPr="003D6680" w14:paraId="5D7CC3C9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452CB99F" w14:textId="4974B03F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5FD9EC0A" w14:textId="4D76BF04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tate 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Polymer Materials Engineering, Polymer Research Institut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Sichuan University, Chengdu, 610065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46412F52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4DC14803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AF4722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.3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ECC44EB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7</w:t>
            </w:r>
          </w:p>
        </w:tc>
      </w:tr>
      <w:tr w:rsidR="003D6680" w:rsidRPr="003D6680" w14:paraId="34E10F3E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166FDCC0" w14:textId="1C9A3303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5257E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5C746659" w14:textId="3D01666B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Academ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Scientific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Innovative Research (Acsir), Ghaziabad, 201002, Indi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788751CD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A5A0DC5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BCF38C6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7C1E7AA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2</w:t>
            </w:r>
          </w:p>
        </w:tc>
      </w:tr>
      <w:tr w:rsidR="003D6680" w:rsidRPr="003D6680" w14:paraId="1FCF0973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391296FD" w14:textId="01686F8C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19373D1B" w14:textId="33E9E23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Center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or Degradabl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Flame-Retardant Polymeric Materials, Colleg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Chemistry, National Engineering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Eco-Friendly Polymeric Materials (Sichuan), State 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Polymer Materials Engineering, Sichuan University, Chengdu, 610064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772FFC7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6F4476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7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46417DA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.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EF3F37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9</w:t>
            </w:r>
          </w:p>
        </w:tc>
      </w:tr>
      <w:tr w:rsidR="003D6680" w:rsidRPr="003D6680" w14:paraId="18F68FD3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64AA3AB2" w14:textId="31996A7D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719AA829" w14:textId="5FF00551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ivil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Infrastructure Engineering, 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Engineering, Rmit University, Melbourne, 3004, Australi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5532238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F88FA6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44FA585E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31CF52D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2</w:t>
            </w:r>
          </w:p>
        </w:tc>
      </w:tr>
      <w:tr w:rsidR="003D6680" w:rsidRPr="003D6680" w14:paraId="20C91EF5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45F84846" w14:textId="16DEB258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60F98F3A" w14:textId="1980A710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Colleg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Chemist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Materials Engineering, Zhejiang A&amp;F University, Hangzhou, 311300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60F8903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AC085C3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6D85B24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.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52D2AA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</w:tr>
      <w:tr w:rsidR="003D6680" w:rsidRPr="003D6680" w14:paraId="520F4284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5EB566E2" w14:textId="2F0866AE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7038C9AF" w14:textId="712F5C51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Department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Architectur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Civil Engineering, City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Hong Kong, 88 Tat Chee Avenue, Kowloon, Hong Kong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4D9E39C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4A1A92A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8780B7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2.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05BEFE7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8</w:t>
            </w:r>
          </w:p>
        </w:tc>
      </w:tr>
      <w:tr w:rsidR="003D6680" w:rsidRPr="003D6680" w14:paraId="7F86DFC6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2E779460" w14:textId="2E5B6D1C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257E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3C83F939" w14:textId="43670E06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Department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Materials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Environmental Chemistry, Stockholm University, Stockholm, 106 91, Sweden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2DFCCB16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607DA7D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63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655E2E7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1.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27EE6434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5</w:t>
            </w:r>
          </w:p>
        </w:tc>
      </w:tr>
      <w:tr w:rsidR="003D6680" w:rsidRPr="003D6680" w14:paraId="72E774A0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7443BAAB" w14:textId="55FBF959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655D292E" w14:textId="5911A1E9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Department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Polymeric Materials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Engineering, 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Materials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Energy, Guangdong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Technology, Guangzhou, 510006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4201BBAD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789C04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AA1406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.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72F76A4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</w:tr>
      <w:tr w:rsidR="003D6680" w:rsidRPr="003D6680" w14:paraId="751E52D7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3472127D" w14:textId="3632F00F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173C22B3" w14:textId="28EB0F94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acul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Engineering, China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Geosciences (Wuhan), Hubei, Wuhan, 430074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790BE5F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8825D1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1C3A414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1E624CC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</w:tr>
      <w:tr w:rsidR="003D6680" w:rsidRPr="003D6680" w14:paraId="5B9884D0" w14:textId="77777777" w:rsidTr="005257EF">
        <w:trPr>
          <w:trHeight w:val="300"/>
        </w:trPr>
        <w:tc>
          <w:tcPr>
            <w:tcW w:w="308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75CECCF" w14:textId="1F693EA2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257E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780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2F57E91" w14:textId="379D9641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Bio-Based Material Scienc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Technology, Minist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Education, Northeast Forestry University, Harbin, 150040, China</w:t>
            </w:r>
          </w:p>
        </w:tc>
        <w:tc>
          <w:tcPr>
            <w:tcW w:w="32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F055174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A127B46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21005BF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5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BB937A6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</w:tr>
      <w:tr w:rsidR="00DA7E54" w:rsidRPr="003D6680" w14:paraId="5E5EC50A" w14:textId="77777777" w:rsidTr="00DA7E54">
        <w:trPr>
          <w:trHeight w:val="300"/>
        </w:trPr>
        <w:tc>
          <w:tcPr>
            <w:tcW w:w="308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52C1188" w14:textId="26C89513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257E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780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6A94C73" w14:textId="608FBC5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Bioelectrochemist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Environmental Analysis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Gansu Province, Lanzhou, 730070, China</w:t>
            </w:r>
          </w:p>
        </w:tc>
        <w:tc>
          <w:tcPr>
            <w:tcW w:w="32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7E69A8A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4C373E7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942419A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.5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DDBA53C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</w:tr>
      <w:tr w:rsidR="00DA7E54" w:rsidRPr="003D6680" w14:paraId="37D15AFD" w14:textId="77777777" w:rsidTr="00DA7E54">
        <w:trPr>
          <w:trHeight w:val="300"/>
        </w:trPr>
        <w:tc>
          <w:tcPr>
            <w:tcW w:w="308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4B9ED17" w14:textId="63CBE953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2</w:t>
            </w:r>
            <w:r w:rsidR="005257E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780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BC9911B" w14:textId="5AAE1781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Functional Geomaterials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 China Nonmetallic Minerals Industry, China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Geosciences, Wuhan, 430074, China</w:t>
            </w:r>
          </w:p>
        </w:tc>
        <w:tc>
          <w:tcPr>
            <w:tcW w:w="32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ED0752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E2A2EEE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3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357464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3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63058F3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2</w:t>
            </w:r>
          </w:p>
        </w:tc>
      </w:tr>
      <w:tr w:rsidR="003D6680" w:rsidRPr="003D6680" w14:paraId="323AF8F3" w14:textId="77777777" w:rsidTr="00DA7E54">
        <w:trPr>
          <w:trHeight w:val="300"/>
        </w:trPr>
        <w:tc>
          <w:tcPr>
            <w:tcW w:w="30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59C675C" w14:textId="7772EB6F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257E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780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C363142" w14:textId="2207D31E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Rubber-Plastics, Minist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Education, Shandong Provincial 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Rubber-Plastics, Qingdao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Science &amp; Technology, Qingdao, 266042, China</w:t>
            </w:r>
          </w:p>
        </w:tc>
        <w:tc>
          <w:tcPr>
            <w:tcW w:w="32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60C55C5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243212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45BFD63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307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8146A33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1</w:t>
            </w:r>
          </w:p>
        </w:tc>
      </w:tr>
      <w:tr w:rsidR="003D6680" w:rsidRPr="003D6680" w14:paraId="63D457BA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1B6D54A0" w14:textId="5FB8073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257E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4C544981" w14:textId="4068B8A3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Rubber-Plastics, Minist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Education/Shandong Provincial 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Rubber-Plastics, Qingdao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Science &amp; Technology, Qingdao City, Shandong 266042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5894A95C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A3223E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4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098744A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3B22223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4</w:t>
            </w:r>
          </w:p>
        </w:tc>
      </w:tr>
      <w:tr w:rsidR="003D6680" w:rsidRPr="003D6680" w14:paraId="26CB92A9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6436718E" w14:textId="31F9A1EC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17AF3F83" w14:textId="39544829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Rubber–Plastics, Minist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Education/Shandong Provincial 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Rubber–Plastics, Qingdao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Scienc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Technology, Qingdao, 266042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39243FC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EAFC887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8ACB9F5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1566E0D2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</w:tr>
      <w:tr w:rsidR="003D6680" w:rsidRPr="003D6680" w14:paraId="1F071CEE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6AC623FA" w14:textId="50C5A583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4E5F0BB4" w14:textId="4E9EA6BF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Polymer Materials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Engineering, Ningbotech University, Ningbo, 315100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2F50E92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4E0D8B8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8AEBEBD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.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2D84CCC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4</w:t>
            </w:r>
          </w:p>
        </w:tc>
      </w:tr>
      <w:tr w:rsidR="003D6680" w:rsidRPr="003D6680" w14:paraId="153DCB55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6EEDA2BC" w14:textId="015AA1B8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5257E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2D89030E" w14:textId="0DF478B5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ational Engineering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or Modern Silk, Colleg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Textil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Clothing Engineering, Soochow University, Suzhou, 215123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7C46F43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49130046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8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8FE5CA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135BA6D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3</w:t>
            </w:r>
          </w:p>
        </w:tc>
      </w:tr>
      <w:tr w:rsidR="003D6680" w:rsidRPr="003D6680" w14:paraId="0CB4ED05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7EAE2649" w14:textId="0CFAC68B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79FFB760" w14:textId="5C7859C6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ational Key Laborator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Scienc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Technolog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 Advanced Composites In Special Environments, Harbin Institute Of Technology, Harbin, 150001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622ADDA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218537CA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EBA131B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.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137BBAAB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</w:tr>
      <w:tr w:rsidR="003D6680" w:rsidRPr="003D6680" w14:paraId="0C311959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13F58374" w14:textId="0B9F8CE8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4CC0BA2E" w14:textId="7419DD78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Postdoctoral Research Station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 Mechanics, Colleg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Aerospace Science </w:t>
            </w:r>
            <w:r w:rsidR="0064239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Engineering, National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Defense Technology, Hunan, Changsha, 410073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18B343AA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0379924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FFABF63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18D137B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</w:tr>
      <w:tr w:rsidR="003D6680" w:rsidRPr="003D6680" w14:paraId="76893BE6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52A61FA2" w14:textId="02ED4710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4A185B73" w14:textId="46D3C5A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Research Institut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Chemical Defense, Beijing, 102205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23791D33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861FFDF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2A1FFC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BDD5EC2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9</w:t>
            </w:r>
          </w:p>
        </w:tc>
      </w:tr>
      <w:tr w:rsidR="003D6680" w:rsidRPr="003D6680" w14:paraId="017FB4BD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09CBD77A" w14:textId="001E6AFD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5257E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6C160C9A" w14:textId="058BE8E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chool Of Economics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Management, Changsha University, Changsha, 410083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24EE735F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ACCCE1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4E0A31C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82368FD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2</w:t>
            </w:r>
          </w:p>
        </w:tc>
      </w:tr>
      <w:tr w:rsidR="003D6680" w:rsidRPr="003D6680" w14:paraId="09462CA6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1B456FD5" w14:textId="29FB2D66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51E0088F" w14:textId="70103135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chool Of Energy Resources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Safety, Anhui University Of Scienc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Technology, Huainan, Anhui 232001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1AB5348C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4ADB1E2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1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68DE87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.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D1C145F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0</w:t>
            </w:r>
          </w:p>
        </w:tc>
      </w:tr>
      <w:tr w:rsidR="003D6680" w:rsidRPr="003D6680" w14:paraId="14D5F21B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642B8F41" w14:textId="24097275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76239E3B" w14:textId="0AA04012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Environmental &amp; Safety Engineering, Changzhou University, Changzhou, 213164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4F7A33AB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1E1D193D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D5E0523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AF7F09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6</w:t>
            </w:r>
          </w:p>
        </w:tc>
      </w:tr>
      <w:tr w:rsidR="003D6680" w:rsidRPr="003D6680" w14:paraId="314D5A3F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6EB5A516" w14:textId="1978B08C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498B2E6F" w14:textId="2658BFB5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Materials Scienc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Engineering, Nanyang Technological University, 50 Nanyang Avenue, Singapore, 639798, Singapore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7B813276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2679C66A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8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28BD999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CB906FA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3</w:t>
            </w:r>
          </w:p>
        </w:tc>
      </w:tr>
      <w:tr w:rsidR="003D6680" w:rsidRPr="003D6680" w14:paraId="3BC326E2" w14:textId="77777777" w:rsidTr="005257EF">
        <w:trPr>
          <w:trHeight w:val="300"/>
        </w:trPr>
        <w:tc>
          <w:tcPr>
            <w:tcW w:w="308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F8BE9EA" w14:textId="4619AD9F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  <w:tc>
          <w:tcPr>
            <w:tcW w:w="780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599BDB4" w14:textId="6BCA34A6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Mechanical Engineering,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Tehran, Tehran, Iran</w:t>
            </w:r>
          </w:p>
        </w:tc>
        <w:tc>
          <w:tcPr>
            <w:tcW w:w="32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60F7A6E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AD8B835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71FB8D2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7023BF6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</w:t>
            </w:r>
          </w:p>
        </w:tc>
      </w:tr>
      <w:tr w:rsidR="00DA7E54" w:rsidRPr="003D6680" w14:paraId="34C9BF36" w14:textId="77777777" w:rsidTr="00DA7E54">
        <w:trPr>
          <w:trHeight w:val="300"/>
        </w:trPr>
        <w:tc>
          <w:tcPr>
            <w:tcW w:w="308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8B76FC3" w14:textId="394C0389" w:rsidR="003D6680" w:rsidRPr="003D6680" w:rsidRDefault="005257EF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</w:t>
            </w:r>
          </w:p>
        </w:tc>
        <w:tc>
          <w:tcPr>
            <w:tcW w:w="780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0476681" w14:textId="1FC25D42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New Energ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Materials, Southwest Petroleum University, Chengdu, 610500, China</w:t>
            </w:r>
          </w:p>
        </w:tc>
        <w:tc>
          <w:tcPr>
            <w:tcW w:w="32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E343477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3CD654B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9B39A3A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</w:t>
            </w:r>
          </w:p>
        </w:tc>
        <w:tc>
          <w:tcPr>
            <w:tcW w:w="307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A3094CF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3</w:t>
            </w:r>
          </w:p>
        </w:tc>
      </w:tr>
      <w:tr w:rsidR="00DA7E54" w:rsidRPr="003D6680" w14:paraId="4431AEAC" w14:textId="77777777" w:rsidTr="00DA7E54">
        <w:trPr>
          <w:trHeight w:val="300"/>
        </w:trPr>
        <w:tc>
          <w:tcPr>
            <w:tcW w:w="308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AB957C1" w14:textId="29C57B1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4</w:t>
            </w:r>
            <w:r w:rsidR="00396C9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7802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368587C" w14:textId="1E12B6DD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Resources Engineering, Xi'an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Architecture &amp; Technology, Xi'an, 710055, China</w:t>
            </w:r>
          </w:p>
        </w:tc>
        <w:tc>
          <w:tcPr>
            <w:tcW w:w="32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51770EE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F5412E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3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7653954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07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154FB1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9</w:t>
            </w:r>
          </w:p>
        </w:tc>
      </w:tr>
      <w:tr w:rsidR="003D6680" w:rsidRPr="003D6680" w14:paraId="4114C4AE" w14:textId="77777777" w:rsidTr="00DA7E54">
        <w:trPr>
          <w:trHeight w:val="300"/>
        </w:trPr>
        <w:tc>
          <w:tcPr>
            <w:tcW w:w="30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106C5FD" w14:textId="7CFB6458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396C9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780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BE65C05" w14:textId="167A27C9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Safety Scienc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Emergency Management, Wuhan University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Technology, Wuhan, China</w:t>
            </w:r>
          </w:p>
        </w:tc>
        <w:tc>
          <w:tcPr>
            <w:tcW w:w="32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F64EEE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E2CF705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</w:t>
            </w:r>
          </w:p>
        </w:tc>
        <w:tc>
          <w:tcPr>
            <w:tcW w:w="307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E0D4706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.5</w:t>
            </w:r>
          </w:p>
        </w:tc>
        <w:tc>
          <w:tcPr>
            <w:tcW w:w="307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E6A5A3E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9</w:t>
            </w:r>
          </w:p>
        </w:tc>
      </w:tr>
      <w:tr w:rsidR="003D6680" w:rsidRPr="003D6680" w14:paraId="7FD90C41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54CA1DFA" w14:textId="2444BA36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396C9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68ECE6B2" w14:textId="6022BD40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chool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Safety Science </w:t>
            </w:r>
            <w:r w:rsidR="00DA7E5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Engineering, Xi'an University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Science &amp; Technology, Xi'an, 710054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635B239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A70308B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D03072E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83762DF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9</w:t>
            </w:r>
          </w:p>
        </w:tc>
      </w:tr>
      <w:tr w:rsidR="003D6680" w:rsidRPr="003D6680" w14:paraId="0D1615C1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44B81492" w14:textId="33BA5EF4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396C9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64FA01B9" w14:textId="6BA44C53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chool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Science, Xihua University, Chengdu, Sichuan 610039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66210A7E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1C9C8062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AF5E5B3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679E36A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2</w:t>
            </w:r>
          </w:p>
        </w:tc>
      </w:tr>
      <w:tr w:rsidR="003D6680" w:rsidRPr="003D6680" w14:paraId="62EDE9F3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234D4217" w14:textId="637F9A7B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396C9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65ED2FF0" w14:textId="32E37079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haanxi Province Key Laboratory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Papermaking Technology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Specialty Paper, National Demonstration Center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or Experimental Light Chemistry Engineering Education, Shaanxi University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Science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Technology, Shaanxi, Xi'an, 710021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5755043F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390BA9A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12539E5C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2CEEDF01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4</w:t>
            </w:r>
          </w:p>
        </w:tc>
      </w:tr>
      <w:tr w:rsidR="003D6680" w:rsidRPr="003D6680" w14:paraId="7A6393AD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5C34FF25" w14:textId="61707749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396C9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782D0F8C" w14:textId="05AC1D62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tate Key Laboratory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or Modification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Chemical Fibers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Polymer Materials, College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Materials Science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Engineering, Innovation Center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or Textile Science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d Technology, Donghua University, 2999 North Renmin Road, Shanghai, 201620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73BA574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4EB354E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8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0CBE89F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9A7EE0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3</w:t>
            </w:r>
          </w:p>
        </w:tc>
      </w:tr>
      <w:tr w:rsidR="003D6680" w:rsidRPr="003D6680" w14:paraId="53C980B2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59254DD4" w14:textId="35366704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396C9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0727B322" w14:textId="53985C9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tate Key Laboratory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Fire Science, University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Science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Technology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China, Hefei, Anhui 230027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190FCF29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E8B0707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069954B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43529FCE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4</w:t>
            </w:r>
          </w:p>
        </w:tc>
      </w:tr>
      <w:tr w:rsidR="003D6680" w:rsidRPr="003D6680" w14:paraId="173BF773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745B04DA" w14:textId="048CD42D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396C9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62D61761" w14:textId="7C3A7D46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State Key Laboratory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Polymer Materials Engineering, Polymer Research Institute, Sichuan University, Chengdu, 610065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4A4BCB90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8CD3FA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3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551002E5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1.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624BF67D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9</w:t>
            </w:r>
          </w:p>
        </w:tc>
      </w:tr>
      <w:tr w:rsidR="003D6680" w:rsidRPr="003D6680" w14:paraId="13FA8CB9" w14:textId="77777777" w:rsidTr="003D6680">
        <w:trPr>
          <w:trHeight w:val="300"/>
        </w:trPr>
        <w:tc>
          <w:tcPr>
            <w:tcW w:w="308" w:type="dxa"/>
            <w:shd w:val="clear" w:color="auto" w:fill="auto"/>
            <w:noWrap/>
            <w:vAlign w:val="bottom"/>
            <w:hideMark/>
          </w:tcPr>
          <w:p w14:paraId="7290A8AD" w14:textId="39ACCAF1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396C9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7802" w:type="dxa"/>
            <w:shd w:val="clear" w:color="auto" w:fill="auto"/>
            <w:noWrap/>
            <w:vAlign w:val="bottom"/>
            <w:hideMark/>
          </w:tcPr>
          <w:p w14:paraId="32A3F401" w14:textId="0BC51D31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The Collaborative Innovation Center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or Eco-Friendly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nd Fire-Safety Polymeric Materials (Moe), National Engineering Laboratory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Eco-Friendly Polymeric Materials (Sichuan), State Key Laboratory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f Polymer Materials Engineering, College </w:t>
            </w:r>
            <w:r w:rsidR="00A466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</w:t>
            </w: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 Chemistry, Sichuan University, Chengdu, 610064, China</w:t>
            </w:r>
          </w:p>
        </w:tc>
        <w:tc>
          <w:tcPr>
            <w:tcW w:w="329" w:type="dxa"/>
            <w:shd w:val="clear" w:color="auto" w:fill="auto"/>
            <w:noWrap/>
            <w:vAlign w:val="bottom"/>
            <w:hideMark/>
          </w:tcPr>
          <w:p w14:paraId="56D48747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3256A27C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9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40A433E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.5</w:t>
            </w:r>
          </w:p>
        </w:tc>
        <w:tc>
          <w:tcPr>
            <w:tcW w:w="307" w:type="dxa"/>
            <w:shd w:val="clear" w:color="auto" w:fill="auto"/>
            <w:noWrap/>
            <w:vAlign w:val="bottom"/>
            <w:hideMark/>
          </w:tcPr>
          <w:p w14:paraId="76682258" w14:textId="77777777" w:rsidR="003D6680" w:rsidRPr="003D6680" w:rsidRDefault="003D6680" w:rsidP="003D668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668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7</w:t>
            </w:r>
          </w:p>
        </w:tc>
      </w:tr>
    </w:tbl>
    <w:p w14:paraId="379A87AB" w14:textId="77777777" w:rsidR="003D6680" w:rsidRDefault="003D6680" w:rsidP="00396C9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90E9F0" w14:textId="77777777" w:rsidR="0084068D" w:rsidRDefault="0084068D" w:rsidP="00396C94">
      <w:pPr>
        <w:spacing w:after="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2F649C25" w14:textId="77777777" w:rsidR="0084068D" w:rsidRDefault="0084068D" w:rsidP="00396C94">
      <w:pPr>
        <w:spacing w:after="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092EB407" w14:textId="77777777" w:rsidR="0084068D" w:rsidRDefault="0084068D" w:rsidP="00396C94">
      <w:pPr>
        <w:spacing w:after="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75582E48" w14:textId="77777777" w:rsidR="0084068D" w:rsidRDefault="0084068D" w:rsidP="00396C94">
      <w:pPr>
        <w:spacing w:after="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04DC89FD" w14:textId="77777777" w:rsidR="0084068D" w:rsidRDefault="0084068D" w:rsidP="00396C94">
      <w:pPr>
        <w:spacing w:after="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596C9DE3" w14:textId="77777777" w:rsidR="0084068D" w:rsidRDefault="0084068D" w:rsidP="00396C94">
      <w:pPr>
        <w:spacing w:after="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78889569" w14:textId="77777777" w:rsidR="0084068D" w:rsidRDefault="0084068D" w:rsidP="00396C94">
      <w:pPr>
        <w:spacing w:after="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5C8552F1" w14:textId="77777777" w:rsidR="0084068D" w:rsidRDefault="0084068D" w:rsidP="00396C94">
      <w:pPr>
        <w:spacing w:after="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0439634D" w14:textId="77777777" w:rsidR="0084068D" w:rsidRDefault="0084068D" w:rsidP="00396C94">
      <w:pPr>
        <w:spacing w:after="0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72791C8C" w14:textId="01CBD866" w:rsidR="00D46C58" w:rsidRDefault="00991B68" w:rsidP="00396C9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991B68">
        <w:rPr>
          <w:rFonts w:ascii="Times New Roman" w:hAnsi="Times New Roman" w:cs="Times New Roman"/>
          <w:i/>
          <w:sz w:val="24"/>
          <w:szCs w:val="24"/>
        </w:rPr>
        <w:t>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46C58">
        <w:rPr>
          <w:rFonts w:ascii="Times New Roman" w:hAnsi="Times New Roman" w:cs="Times New Roman"/>
          <w:sz w:val="24"/>
          <w:szCs w:val="24"/>
        </w:rPr>
        <w:t xml:space="preserve">Table </w:t>
      </w:r>
      <w:r w:rsidR="00642398">
        <w:rPr>
          <w:rFonts w:ascii="Times New Roman" w:hAnsi="Times New Roman" w:cs="Times New Roman"/>
          <w:sz w:val="24"/>
          <w:szCs w:val="24"/>
        </w:rPr>
        <w:t>5</w:t>
      </w:r>
      <w:r w:rsidR="00D46C58">
        <w:rPr>
          <w:rFonts w:ascii="Times New Roman" w:hAnsi="Times New Roman" w:cs="Times New Roman"/>
          <w:sz w:val="24"/>
          <w:szCs w:val="24"/>
        </w:rPr>
        <w:t>:</w:t>
      </w:r>
      <w:bookmarkStart w:id="4" w:name="_Hlk137961827"/>
      <w:r w:rsidR="00D764D0">
        <w:rPr>
          <w:rFonts w:ascii="Times New Roman" w:hAnsi="Times New Roman" w:cs="Times New Roman"/>
          <w:sz w:val="24"/>
          <w:szCs w:val="24"/>
        </w:rPr>
        <w:t xml:space="preserve"> List of the</w:t>
      </w:r>
      <w:r w:rsidR="00D764D0" w:rsidRPr="00D04B09">
        <w:rPr>
          <w:rFonts w:ascii="Times New Roman" w:hAnsi="Times New Roman" w:cs="Times New Roman"/>
          <w:sz w:val="24"/>
          <w:szCs w:val="24"/>
        </w:rPr>
        <w:t xml:space="preserve"> </w:t>
      </w:r>
      <w:r w:rsidR="00D764D0">
        <w:rPr>
          <w:rFonts w:ascii="Times New Roman" w:hAnsi="Times New Roman" w:cs="Times New Roman"/>
          <w:sz w:val="24"/>
          <w:szCs w:val="24"/>
        </w:rPr>
        <w:t>top</w:t>
      </w:r>
      <w:r w:rsidR="00D764D0" w:rsidRPr="00D04B09">
        <w:rPr>
          <w:rFonts w:ascii="Times New Roman" w:hAnsi="Times New Roman" w:cs="Times New Roman"/>
          <w:sz w:val="24"/>
          <w:szCs w:val="24"/>
        </w:rPr>
        <w:t xml:space="preserve"> </w:t>
      </w:r>
      <w:r w:rsidR="00D764D0">
        <w:rPr>
          <w:rFonts w:ascii="Times New Roman" w:hAnsi="Times New Roman" w:cs="Times New Roman"/>
          <w:sz w:val="24"/>
          <w:szCs w:val="24"/>
        </w:rPr>
        <w:t xml:space="preserve">influential countries </w:t>
      </w:r>
      <w:r>
        <w:rPr>
          <w:rFonts w:ascii="Times New Roman" w:hAnsi="Times New Roman" w:cs="Times New Roman"/>
          <w:sz w:val="24"/>
          <w:szCs w:val="24"/>
        </w:rPr>
        <w:t>based on</w:t>
      </w:r>
      <w:r w:rsidR="00D764D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D764D0">
        <w:rPr>
          <w:rFonts w:ascii="Times New Roman" w:hAnsi="Times New Roman" w:cs="Times New Roman"/>
          <w:sz w:val="24"/>
          <w:szCs w:val="24"/>
        </w:rPr>
        <w:t>number of documents</w:t>
      </w:r>
      <w:bookmarkEnd w:id="4"/>
    </w:p>
    <w:tbl>
      <w:tblPr>
        <w:tblW w:w="10620" w:type="dxa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2010"/>
        <w:gridCol w:w="1800"/>
        <w:gridCol w:w="1083"/>
        <w:gridCol w:w="1887"/>
        <w:gridCol w:w="2880"/>
      </w:tblGrid>
      <w:tr w:rsidR="00D46C58" w:rsidRPr="003D3D9D" w14:paraId="5546DE96" w14:textId="77777777" w:rsidTr="00D46C58">
        <w:trPr>
          <w:trHeight w:val="300"/>
        </w:trPr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80745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/N</w:t>
            </w:r>
          </w:p>
        </w:tc>
        <w:tc>
          <w:tcPr>
            <w:tcW w:w="20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BB936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</w:t>
            </w: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untry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D099C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</w:t>
            </w: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cuments</w:t>
            </w:r>
          </w:p>
        </w:tc>
        <w:tc>
          <w:tcPr>
            <w:tcW w:w="10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679F9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</w:t>
            </w: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tations</w:t>
            </w:r>
          </w:p>
        </w:tc>
        <w:tc>
          <w:tcPr>
            <w:tcW w:w="1887" w:type="dxa"/>
            <w:tcBorders>
              <w:top w:val="single" w:sz="4" w:space="0" w:color="auto"/>
              <w:bottom w:val="single" w:sz="4" w:space="0" w:color="auto"/>
            </w:tcBorders>
          </w:tcPr>
          <w:p w14:paraId="2FD770C0" w14:textId="77777777" w:rsidR="00D46C58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</w:p>
          <w:p w14:paraId="5781F6D5" w14:textId="0D026488" w:rsidR="00D46C58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ean citations</w:t>
            </w:r>
          </w:p>
        </w:tc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73E1E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</w:t>
            </w: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tal link strength</w:t>
            </w:r>
          </w:p>
        </w:tc>
      </w:tr>
      <w:tr w:rsidR="00D46C58" w:rsidRPr="003D3D9D" w14:paraId="44DD6C10" w14:textId="77777777" w:rsidTr="00D46C58">
        <w:trPr>
          <w:trHeight w:val="300"/>
        </w:trPr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60A98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01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1247D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19CE3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4</w:t>
            </w:r>
          </w:p>
        </w:tc>
        <w:tc>
          <w:tcPr>
            <w:tcW w:w="108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C8343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32</w:t>
            </w:r>
          </w:p>
        </w:tc>
        <w:tc>
          <w:tcPr>
            <w:tcW w:w="1887" w:type="dxa"/>
            <w:tcBorders>
              <w:top w:val="single" w:sz="4" w:space="0" w:color="auto"/>
            </w:tcBorders>
          </w:tcPr>
          <w:p w14:paraId="2C34702A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.57</w:t>
            </w:r>
          </w:p>
        </w:tc>
        <w:tc>
          <w:tcPr>
            <w:tcW w:w="288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FD86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432</w:t>
            </w:r>
          </w:p>
        </w:tc>
      </w:tr>
      <w:tr w:rsidR="00D46C58" w:rsidRPr="003D3D9D" w14:paraId="44908F4C" w14:textId="77777777" w:rsidTr="00D46C58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D8785D7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01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32675C0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United States</w:t>
            </w:r>
          </w:p>
        </w:tc>
        <w:tc>
          <w:tcPr>
            <w:tcW w:w="180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5802F47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108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1A2792E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91</w:t>
            </w:r>
          </w:p>
        </w:tc>
        <w:tc>
          <w:tcPr>
            <w:tcW w:w="1887" w:type="dxa"/>
            <w:tcBorders>
              <w:bottom w:val="nil"/>
            </w:tcBorders>
          </w:tcPr>
          <w:p w14:paraId="710FB100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.55</w:t>
            </w:r>
          </w:p>
        </w:tc>
        <w:tc>
          <w:tcPr>
            <w:tcW w:w="28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2063E4C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96</w:t>
            </w:r>
          </w:p>
        </w:tc>
      </w:tr>
      <w:tr w:rsidR="00D46C58" w:rsidRPr="003D3D9D" w14:paraId="0AA4E3A5" w14:textId="77777777" w:rsidTr="00396C94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8D63E76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01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E271C45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ustralia</w:t>
            </w:r>
          </w:p>
        </w:tc>
        <w:tc>
          <w:tcPr>
            <w:tcW w:w="180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D74500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108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22E983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1</w:t>
            </w:r>
          </w:p>
        </w:tc>
        <w:tc>
          <w:tcPr>
            <w:tcW w:w="1887" w:type="dxa"/>
            <w:tcBorders>
              <w:bottom w:val="nil"/>
            </w:tcBorders>
          </w:tcPr>
          <w:p w14:paraId="5091A1D6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.9</w:t>
            </w:r>
          </w:p>
        </w:tc>
        <w:tc>
          <w:tcPr>
            <w:tcW w:w="28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DFA6941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77</w:t>
            </w:r>
          </w:p>
        </w:tc>
      </w:tr>
      <w:tr w:rsidR="00D46C58" w:rsidRPr="003D3D9D" w14:paraId="3D5934F4" w14:textId="77777777" w:rsidTr="00396C94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2BDDC52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0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8BA3C82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nada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BB037D9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083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25B339B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9</w:t>
            </w:r>
          </w:p>
        </w:tc>
        <w:tc>
          <w:tcPr>
            <w:tcW w:w="1887" w:type="dxa"/>
            <w:tcBorders>
              <w:top w:val="nil"/>
              <w:bottom w:val="nil"/>
            </w:tcBorders>
          </w:tcPr>
          <w:p w14:paraId="0FD7AEDB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288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05BD076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29</w:t>
            </w:r>
          </w:p>
        </w:tc>
      </w:tr>
      <w:tr w:rsidR="00D46C58" w:rsidRPr="003D3D9D" w14:paraId="4274B76A" w14:textId="77777777" w:rsidTr="00400ACA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25158AC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0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5C384C5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ndia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8C93B9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083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AFF779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5</w:t>
            </w:r>
          </w:p>
        </w:tc>
        <w:tc>
          <w:tcPr>
            <w:tcW w:w="1887" w:type="dxa"/>
            <w:tcBorders>
              <w:top w:val="nil"/>
              <w:bottom w:val="nil"/>
            </w:tcBorders>
          </w:tcPr>
          <w:p w14:paraId="759B484C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.62</w:t>
            </w:r>
          </w:p>
        </w:tc>
        <w:tc>
          <w:tcPr>
            <w:tcW w:w="288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1317C26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66</w:t>
            </w:r>
          </w:p>
        </w:tc>
      </w:tr>
      <w:tr w:rsidR="00D46C58" w:rsidRPr="003D3D9D" w14:paraId="59C2F056" w14:textId="77777777" w:rsidTr="00400ACA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2AD2FC8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01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90ED012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weden</w:t>
            </w:r>
          </w:p>
        </w:tc>
        <w:tc>
          <w:tcPr>
            <w:tcW w:w="180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850EFCB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08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40C33DD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20</w:t>
            </w:r>
          </w:p>
        </w:tc>
        <w:tc>
          <w:tcPr>
            <w:tcW w:w="1887" w:type="dxa"/>
            <w:tcBorders>
              <w:bottom w:val="nil"/>
            </w:tcBorders>
          </w:tcPr>
          <w:p w14:paraId="632E5516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0</w:t>
            </w:r>
          </w:p>
        </w:tc>
        <w:tc>
          <w:tcPr>
            <w:tcW w:w="28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38328DA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41</w:t>
            </w:r>
          </w:p>
        </w:tc>
      </w:tr>
      <w:tr w:rsidR="00D46C58" w:rsidRPr="003D3D9D" w14:paraId="11053078" w14:textId="77777777" w:rsidTr="00400ACA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68AF57A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01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BF801D1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pain</w:t>
            </w:r>
          </w:p>
        </w:tc>
        <w:tc>
          <w:tcPr>
            <w:tcW w:w="18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46A871E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08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5CE5BB8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2</w:t>
            </w:r>
          </w:p>
        </w:tc>
        <w:tc>
          <w:tcPr>
            <w:tcW w:w="1887" w:type="dxa"/>
            <w:tcBorders>
              <w:top w:val="nil"/>
            </w:tcBorders>
          </w:tcPr>
          <w:p w14:paraId="08A1892C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7.42</w:t>
            </w:r>
          </w:p>
        </w:tc>
        <w:tc>
          <w:tcPr>
            <w:tcW w:w="28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818230B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72</w:t>
            </w:r>
          </w:p>
        </w:tc>
      </w:tr>
      <w:tr w:rsidR="00D46C58" w:rsidRPr="003D3D9D" w14:paraId="20154C80" w14:textId="77777777" w:rsidTr="00D46C58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212C69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010" w:type="dxa"/>
            <w:shd w:val="clear" w:color="auto" w:fill="auto"/>
            <w:noWrap/>
            <w:vAlign w:val="bottom"/>
            <w:hideMark/>
          </w:tcPr>
          <w:p w14:paraId="06B17032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rance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6029DC8B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3" w:type="dxa"/>
            <w:shd w:val="clear" w:color="auto" w:fill="auto"/>
            <w:noWrap/>
            <w:vAlign w:val="bottom"/>
            <w:hideMark/>
          </w:tcPr>
          <w:p w14:paraId="40FEAB0B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  <w:tc>
          <w:tcPr>
            <w:tcW w:w="1887" w:type="dxa"/>
          </w:tcPr>
          <w:p w14:paraId="04F4AA1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.3</w:t>
            </w:r>
          </w:p>
        </w:tc>
        <w:tc>
          <w:tcPr>
            <w:tcW w:w="2880" w:type="dxa"/>
            <w:shd w:val="clear" w:color="auto" w:fill="auto"/>
            <w:noWrap/>
            <w:vAlign w:val="bottom"/>
            <w:hideMark/>
          </w:tcPr>
          <w:p w14:paraId="392D760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74</w:t>
            </w:r>
          </w:p>
        </w:tc>
      </w:tr>
      <w:tr w:rsidR="00D46C58" w:rsidRPr="003D3D9D" w14:paraId="7AFB99D8" w14:textId="77777777" w:rsidTr="00D46C58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248431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010" w:type="dxa"/>
            <w:shd w:val="clear" w:color="auto" w:fill="auto"/>
            <w:noWrap/>
            <w:vAlign w:val="bottom"/>
            <w:hideMark/>
          </w:tcPr>
          <w:p w14:paraId="4FF046C2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outh Korea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4FD75D2A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3" w:type="dxa"/>
            <w:shd w:val="clear" w:color="auto" w:fill="auto"/>
            <w:noWrap/>
            <w:vAlign w:val="bottom"/>
            <w:hideMark/>
          </w:tcPr>
          <w:p w14:paraId="141DE230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4</w:t>
            </w:r>
          </w:p>
        </w:tc>
        <w:tc>
          <w:tcPr>
            <w:tcW w:w="1887" w:type="dxa"/>
          </w:tcPr>
          <w:p w14:paraId="597AFB51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.6</w:t>
            </w:r>
          </w:p>
        </w:tc>
        <w:tc>
          <w:tcPr>
            <w:tcW w:w="2880" w:type="dxa"/>
            <w:shd w:val="clear" w:color="auto" w:fill="auto"/>
            <w:noWrap/>
            <w:vAlign w:val="bottom"/>
            <w:hideMark/>
          </w:tcPr>
          <w:p w14:paraId="5E082EE3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2</w:t>
            </w:r>
          </w:p>
        </w:tc>
      </w:tr>
      <w:tr w:rsidR="00D46C58" w:rsidRPr="003D3D9D" w14:paraId="6ADF661D" w14:textId="77777777" w:rsidTr="00D46C58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49FC71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010" w:type="dxa"/>
            <w:shd w:val="clear" w:color="auto" w:fill="auto"/>
            <w:noWrap/>
            <w:vAlign w:val="bottom"/>
            <w:hideMark/>
          </w:tcPr>
          <w:p w14:paraId="2E663007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ingapore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214D4021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3" w:type="dxa"/>
            <w:shd w:val="clear" w:color="auto" w:fill="auto"/>
            <w:noWrap/>
            <w:vAlign w:val="bottom"/>
            <w:hideMark/>
          </w:tcPr>
          <w:p w14:paraId="2BA205AF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0</w:t>
            </w:r>
          </w:p>
        </w:tc>
        <w:tc>
          <w:tcPr>
            <w:tcW w:w="1887" w:type="dxa"/>
          </w:tcPr>
          <w:p w14:paraId="01C0E04C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2880" w:type="dxa"/>
            <w:shd w:val="clear" w:color="auto" w:fill="auto"/>
            <w:noWrap/>
            <w:vAlign w:val="bottom"/>
            <w:hideMark/>
          </w:tcPr>
          <w:p w14:paraId="5F696F4A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83</w:t>
            </w:r>
          </w:p>
        </w:tc>
      </w:tr>
      <w:tr w:rsidR="00D46C58" w:rsidRPr="003D3D9D" w14:paraId="25835801" w14:textId="77777777" w:rsidTr="00D46C58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75D5D86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2010" w:type="dxa"/>
            <w:shd w:val="clear" w:color="auto" w:fill="auto"/>
            <w:noWrap/>
            <w:vAlign w:val="bottom"/>
            <w:hideMark/>
          </w:tcPr>
          <w:p w14:paraId="73D9A23C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ermany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7F31DFB7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3" w:type="dxa"/>
            <w:shd w:val="clear" w:color="auto" w:fill="auto"/>
            <w:noWrap/>
            <w:vAlign w:val="bottom"/>
            <w:hideMark/>
          </w:tcPr>
          <w:p w14:paraId="37605C81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15</w:t>
            </w:r>
          </w:p>
        </w:tc>
        <w:tc>
          <w:tcPr>
            <w:tcW w:w="1887" w:type="dxa"/>
          </w:tcPr>
          <w:p w14:paraId="06C97F6F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3.75</w:t>
            </w:r>
          </w:p>
        </w:tc>
        <w:tc>
          <w:tcPr>
            <w:tcW w:w="2880" w:type="dxa"/>
            <w:shd w:val="clear" w:color="auto" w:fill="auto"/>
            <w:noWrap/>
            <w:vAlign w:val="bottom"/>
            <w:hideMark/>
          </w:tcPr>
          <w:p w14:paraId="7B2A6C22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78</w:t>
            </w:r>
          </w:p>
        </w:tc>
      </w:tr>
      <w:tr w:rsidR="00D46C58" w:rsidRPr="003D3D9D" w14:paraId="7505D19D" w14:textId="77777777" w:rsidTr="00D46C58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D3D762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010" w:type="dxa"/>
            <w:shd w:val="clear" w:color="auto" w:fill="auto"/>
            <w:noWrap/>
            <w:vAlign w:val="bottom"/>
            <w:hideMark/>
          </w:tcPr>
          <w:p w14:paraId="6BFAAD3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ng Kong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0AD3A598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3" w:type="dxa"/>
            <w:shd w:val="clear" w:color="auto" w:fill="auto"/>
            <w:noWrap/>
            <w:vAlign w:val="bottom"/>
            <w:hideMark/>
          </w:tcPr>
          <w:p w14:paraId="74847BE0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3</w:t>
            </w:r>
          </w:p>
        </w:tc>
        <w:tc>
          <w:tcPr>
            <w:tcW w:w="1887" w:type="dxa"/>
          </w:tcPr>
          <w:p w14:paraId="19914167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3.25</w:t>
            </w:r>
          </w:p>
        </w:tc>
        <w:tc>
          <w:tcPr>
            <w:tcW w:w="2880" w:type="dxa"/>
            <w:shd w:val="clear" w:color="auto" w:fill="auto"/>
            <w:noWrap/>
            <w:vAlign w:val="bottom"/>
            <w:hideMark/>
          </w:tcPr>
          <w:p w14:paraId="7486DE29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38</w:t>
            </w:r>
          </w:p>
        </w:tc>
      </w:tr>
      <w:tr w:rsidR="00D46C58" w:rsidRPr="003D3D9D" w14:paraId="156CFC5F" w14:textId="77777777" w:rsidTr="00D46C58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B4764A6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010" w:type="dxa"/>
            <w:shd w:val="clear" w:color="auto" w:fill="auto"/>
            <w:noWrap/>
            <w:vAlign w:val="bottom"/>
            <w:hideMark/>
          </w:tcPr>
          <w:p w14:paraId="7CED34CE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ran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330FB075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3" w:type="dxa"/>
            <w:shd w:val="clear" w:color="auto" w:fill="auto"/>
            <w:noWrap/>
            <w:vAlign w:val="bottom"/>
            <w:hideMark/>
          </w:tcPr>
          <w:p w14:paraId="7BF14873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  <w:tc>
          <w:tcPr>
            <w:tcW w:w="1887" w:type="dxa"/>
          </w:tcPr>
          <w:p w14:paraId="72755CB5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.25</w:t>
            </w:r>
          </w:p>
        </w:tc>
        <w:tc>
          <w:tcPr>
            <w:tcW w:w="2880" w:type="dxa"/>
            <w:shd w:val="clear" w:color="auto" w:fill="auto"/>
            <w:noWrap/>
            <w:vAlign w:val="bottom"/>
            <w:hideMark/>
          </w:tcPr>
          <w:p w14:paraId="1B72928D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6</w:t>
            </w:r>
          </w:p>
        </w:tc>
      </w:tr>
      <w:tr w:rsidR="00D46C58" w:rsidRPr="003D3D9D" w14:paraId="55572CB6" w14:textId="77777777" w:rsidTr="00D46C58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1A977D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010" w:type="dxa"/>
            <w:shd w:val="clear" w:color="auto" w:fill="auto"/>
            <w:noWrap/>
            <w:vAlign w:val="bottom"/>
            <w:hideMark/>
          </w:tcPr>
          <w:p w14:paraId="44325B1F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taly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5ADE7D6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3" w:type="dxa"/>
            <w:shd w:val="clear" w:color="auto" w:fill="auto"/>
            <w:noWrap/>
            <w:vAlign w:val="bottom"/>
            <w:hideMark/>
          </w:tcPr>
          <w:p w14:paraId="247D49F5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36</w:t>
            </w:r>
          </w:p>
        </w:tc>
        <w:tc>
          <w:tcPr>
            <w:tcW w:w="1887" w:type="dxa"/>
          </w:tcPr>
          <w:p w14:paraId="758B13AB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4</w:t>
            </w:r>
          </w:p>
        </w:tc>
        <w:tc>
          <w:tcPr>
            <w:tcW w:w="2880" w:type="dxa"/>
            <w:shd w:val="clear" w:color="auto" w:fill="auto"/>
            <w:noWrap/>
            <w:vAlign w:val="bottom"/>
            <w:hideMark/>
          </w:tcPr>
          <w:p w14:paraId="737E74E3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20</w:t>
            </w:r>
          </w:p>
        </w:tc>
      </w:tr>
      <w:tr w:rsidR="00D46C58" w:rsidRPr="003D3D9D" w14:paraId="4886826F" w14:textId="77777777" w:rsidTr="00D46C58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5B32E3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2010" w:type="dxa"/>
            <w:shd w:val="clear" w:color="auto" w:fill="auto"/>
            <w:noWrap/>
            <w:vAlign w:val="bottom"/>
            <w:hideMark/>
          </w:tcPr>
          <w:p w14:paraId="21BBF01B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United Kingdom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41F6F3C8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3" w:type="dxa"/>
            <w:shd w:val="clear" w:color="auto" w:fill="auto"/>
            <w:noWrap/>
            <w:vAlign w:val="bottom"/>
            <w:hideMark/>
          </w:tcPr>
          <w:p w14:paraId="39F30D6F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  <w:tc>
          <w:tcPr>
            <w:tcW w:w="1887" w:type="dxa"/>
          </w:tcPr>
          <w:p w14:paraId="3C5723A1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2880" w:type="dxa"/>
            <w:shd w:val="clear" w:color="auto" w:fill="auto"/>
            <w:noWrap/>
            <w:vAlign w:val="bottom"/>
            <w:hideMark/>
          </w:tcPr>
          <w:p w14:paraId="75FEBC30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09</w:t>
            </w:r>
          </w:p>
        </w:tc>
      </w:tr>
      <w:tr w:rsidR="00D46C58" w:rsidRPr="003D3D9D" w14:paraId="2FFFC1D5" w14:textId="77777777" w:rsidTr="00D46C58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46C60C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010" w:type="dxa"/>
            <w:shd w:val="clear" w:color="auto" w:fill="auto"/>
            <w:noWrap/>
            <w:vAlign w:val="bottom"/>
            <w:hideMark/>
          </w:tcPr>
          <w:p w14:paraId="15289F8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oland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527C46D2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3" w:type="dxa"/>
            <w:shd w:val="clear" w:color="auto" w:fill="auto"/>
            <w:noWrap/>
            <w:vAlign w:val="bottom"/>
            <w:hideMark/>
          </w:tcPr>
          <w:p w14:paraId="04B5C527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  <w:tc>
          <w:tcPr>
            <w:tcW w:w="1887" w:type="dxa"/>
          </w:tcPr>
          <w:p w14:paraId="4C591AFF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</w:t>
            </w:r>
          </w:p>
        </w:tc>
        <w:tc>
          <w:tcPr>
            <w:tcW w:w="2880" w:type="dxa"/>
            <w:shd w:val="clear" w:color="auto" w:fill="auto"/>
            <w:noWrap/>
            <w:vAlign w:val="bottom"/>
            <w:hideMark/>
          </w:tcPr>
          <w:p w14:paraId="116D7A76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</w:t>
            </w:r>
          </w:p>
        </w:tc>
      </w:tr>
      <w:tr w:rsidR="00D46C58" w:rsidRPr="003D3D9D" w14:paraId="321AE509" w14:textId="77777777" w:rsidTr="00D46C58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BBCE5E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2010" w:type="dxa"/>
            <w:shd w:val="clear" w:color="auto" w:fill="auto"/>
            <w:noWrap/>
            <w:vAlign w:val="bottom"/>
            <w:hideMark/>
          </w:tcPr>
          <w:p w14:paraId="1CE8924A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witzerland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2140E5D2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3" w:type="dxa"/>
            <w:shd w:val="clear" w:color="auto" w:fill="auto"/>
            <w:noWrap/>
            <w:vAlign w:val="bottom"/>
            <w:hideMark/>
          </w:tcPr>
          <w:p w14:paraId="51BD77F7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8</w:t>
            </w:r>
          </w:p>
        </w:tc>
        <w:tc>
          <w:tcPr>
            <w:tcW w:w="1887" w:type="dxa"/>
          </w:tcPr>
          <w:p w14:paraId="6CB00DED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  <w:tc>
          <w:tcPr>
            <w:tcW w:w="2880" w:type="dxa"/>
            <w:shd w:val="clear" w:color="auto" w:fill="auto"/>
            <w:noWrap/>
            <w:vAlign w:val="bottom"/>
            <w:hideMark/>
          </w:tcPr>
          <w:p w14:paraId="39133D13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87</w:t>
            </w:r>
          </w:p>
        </w:tc>
      </w:tr>
      <w:tr w:rsidR="00D46C58" w:rsidRPr="003D3D9D" w14:paraId="56D20259" w14:textId="77777777" w:rsidTr="00D46C58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CD149A9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201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403A580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Viet Nam</w:t>
            </w:r>
          </w:p>
        </w:tc>
        <w:tc>
          <w:tcPr>
            <w:tcW w:w="180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AF0CF7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3537892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1887" w:type="dxa"/>
            <w:tcBorders>
              <w:bottom w:val="nil"/>
            </w:tcBorders>
          </w:tcPr>
          <w:p w14:paraId="24455461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28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2C2D0D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5</w:t>
            </w:r>
          </w:p>
        </w:tc>
      </w:tr>
      <w:tr w:rsidR="00D46C58" w:rsidRPr="003D3D9D" w14:paraId="1A0ADEF2" w14:textId="77777777" w:rsidTr="0064435D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1B0E60D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201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A7652C6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ustria</w:t>
            </w:r>
          </w:p>
        </w:tc>
        <w:tc>
          <w:tcPr>
            <w:tcW w:w="180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852256E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3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272F350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7</w:t>
            </w:r>
          </w:p>
        </w:tc>
        <w:tc>
          <w:tcPr>
            <w:tcW w:w="1887" w:type="dxa"/>
            <w:tcBorders>
              <w:bottom w:val="nil"/>
            </w:tcBorders>
          </w:tcPr>
          <w:p w14:paraId="0EECEB67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.5</w:t>
            </w:r>
          </w:p>
        </w:tc>
        <w:tc>
          <w:tcPr>
            <w:tcW w:w="28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20F8FC2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5</w:t>
            </w:r>
          </w:p>
        </w:tc>
      </w:tr>
      <w:tr w:rsidR="00D46C58" w:rsidRPr="003D3D9D" w14:paraId="01F01D70" w14:textId="77777777" w:rsidTr="0064435D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E1798BF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20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A4B9F0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zech Republic</w:t>
            </w:r>
          </w:p>
        </w:tc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2204F2C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3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C8A01FB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  <w:tc>
          <w:tcPr>
            <w:tcW w:w="1887" w:type="dxa"/>
            <w:tcBorders>
              <w:top w:val="nil"/>
              <w:bottom w:val="nil"/>
            </w:tcBorders>
          </w:tcPr>
          <w:p w14:paraId="657AE075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.5</w:t>
            </w:r>
          </w:p>
        </w:tc>
        <w:tc>
          <w:tcPr>
            <w:tcW w:w="288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601E662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4</w:t>
            </w:r>
          </w:p>
        </w:tc>
      </w:tr>
      <w:tr w:rsidR="00D46C58" w:rsidRPr="003D3D9D" w14:paraId="532648CE" w14:textId="77777777" w:rsidTr="0064435D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3A61160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201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4F578DA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inland</w:t>
            </w:r>
          </w:p>
        </w:tc>
        <w:tc>
          <w:tcPr>
            <w:tcW w:w="180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82A2009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3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31BAEC5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5</w:t>
            </w:r>
          </w:p>
        </w:tc>
        <w:tc>
          <w:tcPr>
            <w:tcW w:w="1887" w:type="dxa"/>
            <w:tcBorders>
              <w:top w:val="nil"/>
            </w:tcBorders>
          </w:tcPr>
          <w:p w14:paraId="780C8990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.5</w:t>
            </w:r>
          </w:p>
        </w:tc>
        <w:tc>
          <w:tcPr>
            <w:tcW w:w="28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4065CE4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2</w:t>
            </w:r>
          </w:p>
        </w:tc>
      </w:tr>
      <w:tr w:rsidR="00D46C58" w:rsidRPr="003D3D9D" w14:paraId="4B69ACB6" w14:textId="77777777" w:rsidTr="00D46C58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C3E697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010" w:type="dxa"/>
            <w:shd w:val="clear" w:color="auto" w:fill="auto"/>
            <w:noWrap/>
            <w:vAlign w:val="bottom"/>
            <w:hideMark/>
          </w:tcPr>
          <w:p w14:paraId="3C72344E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lovenia</w:t>
            </w:r>
          </w:p>
        </w:tc>
        <w:tc>
          <w:tcPr>
            <w:tcW w:w="1800" w:type="dxa"/>
            <w:shd w:val="clear" w:color="auto" w:fill="auto"/>
            <w:noWrap/>
            <w:vAlign w:val="bottom"/>
            <w:hideMark/>
          </w:tcPr>
          <w:p w14:paraId="044D5B26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3" w:type="dxa"/>
            <w:shd w:val="clear" w:color="auto" w:fill="auto"/>
            <w:noWrap/>
            <w:vAlign w:val="bottom"/>
            <w:hideMark/>
          </w:tcPr>
          <w:p w14:paraId="26AE66DF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90</w:t>
            </w:r>
          </w:p>
        </w:tc>
        <w:tc>
          <w:tcPr>
            <w:tcW w:w="1887" w:type="dxa"/>
          </w:tcPr>
          <w:p w14:paraId="0BAD36FB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5</w:t>
            </w:r>
          </w:p>
        </w:tc>
        <w:tc>
          <w:tcPr>
            <w:tcW w:w="2880" w:type="dxa"/>
            <w:shd w:val="clear" w:color="auto" w:fill="auto"/>
            <w:noWrap/>
            <w:vAlign w:val="bottom"/>
            <w:hideMark/>
          </w:tcPr>
          <w:p w14:paraId="0F22F6FB" w14:textId="77777777" w:rsidR="00D46C58" w:rsidRPr="003D3D9D" w:rsidRDefault="00D46C58" w:rsidP="0084068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D3D9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6</w:t>
            </w:r>
          </w:p>
        </w:tc>
      </w:tr>
    </w:tbl>
    <w:p w14:paraId="71FA428D" w14:textId="77777777" w:rsidR="00D46C58" w:rsidRDefault="00D46C58" w:rsidP="00400AC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170333E" w14:textId="77777777" w:rsidR="00817CBA" w:rsidRDefault="00817CBA" w:rsidP="0064435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  <w:sectPr w:rsidR="00817CBA" w:rsidSect="00D108B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FBC3D32" w14:textId="6C35CDD0" w:rsidR="004649FC" w:rsidRDefault="00991B68" w:rsidP="00570C06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91B68">
        <w:rPr>
          <w:rFonts w:ascii="Times New Roman" w:hAnsi="Times New Roman" w:cs="Times New Roman"/>
          <w:i/>
          <w:sz w:val="24"/>
          <w:szCs w:val="24"/>
        </w:rPr>
        <w:lastRenderedPageBreak/>
        <w:t>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649FC" w:rsidRPr="00D04B09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t>6</w:t>
      </w:r>
      <w:r w:rsidR="004649FC" w:rsidRPr="00D04B09">
        <w:rPr>
          <w:rFonts w:ascii="Times New Roman" w:hAnsi="Times New Roman" w:cs="Times New Roman"/>
          <w:sz w:val="24"/>
          <w:szCs w:val="24"/>
        </w:rPr>
        <w:t xml:space="preserve">: </w:t>
      </w:r>
      <w:r>
        <w:rPr>
          <w:rFonts w:ascii="Times New Roman" w:hAnsi="Times New Roman" w:cs="Times New Roman"/>
          <w:sz w:val="24"/>
          <w:szCs w:val="24"/>
        </w:rPr>
        <w:t>Full l</w:t>
      </w:r>
      <w:r w:rsidR="004649FC" w:rsidRPr="00D04B09">
        <w:rPr>
          <w:rFonts w:ascii="Times New Roman" w:hAnsi="Times New Roman" w:cs="Times New Roman"/>
          <w:sz w:val="24"/>
          <w:szCs w:val="24"/>
        </w:rPr>
        <w:t xml:space="preserve">ist of the </w:t>
      </w:r>
      <w:r w:rsidR="004649FC">
        <w:rPr>
          <w:rFonts w:ascii="Times New Roman" w:hAnsi="Times New Roman" w:cs="Times New Roman"/>
          <w:sz w:val="24"/>
          <w:szCs w:val="24"/>
        </w:rPr>
        <w:t xml:space="preserve">top contributing authors </w:t>
      </w:r>
      <w:r w:rsidR="004649FC" w:rsidRPr="00D04B09">
        <w:rPr>
          <w:rFonts w:ascii="Times New Roman" w:hAnsi="Times New Roman" w:cs="Times New Roman"/>
          <w:sz w:val="24"/>
          <w:szCs w:val="24"/>
        </w:rPr>
        <w:t>in the relevant field of study</w:t>
      </w:r>
      <w:r w:rsidR="004649FC"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W w:w="10620" w:type="dxa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2685"/>
        <w:gridCol w:w="1485"/>
        <w:gridCol w:w="1083"/>
        <w:gridCol w:w="1789"/>
        <w:gridCol w:w="2621"/>
      </w:tblGrid>
      <w:tr w:rsidR="00691DB6" w:rsidRPr="00691DB6" w14:paraId="57936E77" w14:textId="77777777" w:rsidTr="00B563A2">
        <w:trPr>
          <w:trHeight w:val="300"/>
        </w:trPr>
        <w:tc>
          <w:tcPr>
            <w:tcW w:w="9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835E0" w14:textId="2D40840C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/N</w:t>
            </w: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797C3" w14:textId="28DB3A5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uthor</w:t>
            </w:r>
          </w:p>
        </w:tc>
        <w:tc>
          <w:tcPr>
            <w:tcW w:w="14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5CEF5" w14:textId="7BAA2A98" w:rsidR="00691DB6" w:rsidRPr="00691DB6" w:rsidRDefault="00B563A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</w:t>
            </w:r>
            <w:r w:rsidR="00691DB6"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cuments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172E8" w14:textId="545D7BE9" w:rsidR="00691DB6" w:rsidRPr="00691DB6" w:rsidRDefault="00B563A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</w:t>
            </w:r>
            <w:r w:rsidR="00691DB6"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tations</w:t>
            </w:r>
          </w:p>
        </w:tc>
        <w:tc>
          <w:tcPr>
            <w:tcW w:w="17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2095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ean citations</w:t>
            </w:r>
          </w:p>
        </w:tc>
        <w:tc>
          <w:tcPr>
            <w:tcW w:w="26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4C5CDD" w14:textId="1BAEAC3A" w:rsidR="00691DB6" w:rsidRPr="00691DB6" w:rsidRDefault="00B563A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</w:t>
            </w:r>
            <w:r w:rsidR="00691DB6"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tal link strength</w:t>
            </w:r>
          </w:p>
        </w:tc>
      </w:tr>
      <w:tr w:rsidR="00691DB6" w:rsidRPr="00691DB6" w14:paraId="19A6E550" w14:textId="77777777" w:rsidTr="00B563A2">
        <w:trPr>
          <w:trHeight w:val="300"/>
        </w:trPr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19F73" w14:textId="59810321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EDEE9" w14:textId="1B6D029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X.</w:t>
            </w:r>
          </w:p>
        </w:tc>
        <w:tc>
          <w:tcPr>
            <w:tcW w:w="148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A6C3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605B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7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737C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.2</w:t>
            </w:r>
          </w:p>
        </w:tc>
        <w:tc>
          <w:tcPr>
            <w:tcW w:w="262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4448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743</w:t>
            </w:r>
          </w:p>
        </w:tc>
      </w:tr>
      <w:tr w:rsidR="00691DB6" w:rsidRPr="00691DB6" w14:paraId="333DEFF0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B7ECDB" w14:textId="59D71333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5064947" w14:textId="22F9851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D35F9B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AB9C1E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350FF2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559708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044</w:t>
            </w:r>
          </w:p>
        </w:tc>
      </w:tr>
      <w:tr w:rsidR="00691DB6" w:rsidRPr="00691DB6" w14:paraId="4A6AFAE4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2A9351" w14:textId="76BA3A03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E626F0D" w14:textId="181C0B4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14B43C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F730AA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9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B6D2DD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.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6857F2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404</w:t>
            </w:r>
          </w:p>
        </w:tc>
      </w:tr>
      <w:tr w:rsidR="00691DB6" w:rsidRPr="00691DB6" w14:paraId="0744F192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27D7DF" w14:textId="12A3BDBD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4912DB9" w14:textId="2994F01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L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093F66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760082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A26D33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.6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E8173D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613</w:t>
            </w:r>
          </w:p>
        </w:tc>
      </w:tr>
      <w:tr w:rsidR="00691DB6" w:rsidRPr="00691DB6" w14:paraId="01E2E24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F41CF1" w14:textId="729A28A0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2073E85" w14:textId="2B4DF2D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Z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AF6164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DC0C6A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792F6E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.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C17A35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94</w:t>
            </w:r>
          </w:p>
        </w:tc>
      </w:tr>
      <w:tr w:rsidR="00691DB6" w:rsidRPr="00691DB6" w14:paraId="387A0633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0FA02C" w14:textId="181E77B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A80A4C9" w14:textId="72F132D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43E73B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AE8D10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0A8965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E9C97D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01</w:t>
            </w:r>
          </w:p>
        </w:tc>
      </w:tr>
      <w:tr w:rsidR="00691DB6" w:rsidRPr="00691DB6" w14:paraId="3618C60D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4C9178" w14:textId="416E7831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075723F" w14:textId="728D75E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4ACC9E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3CB90A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378D3F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.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D68BC9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98</w:t>
            </w:r>
          </w:p>
        </w:tc>
      </w:tr>
      <w:tr w:rsidR="00691DB6" w:rsidRPr="00691DB6" w14:paraId="20C8947D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72B3AA" w14:textId="06288A34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E6383E2" w14:textId="5F70D6B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L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AC74A2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A744D7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ACDFC3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.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B52C12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852</w:t>
            </w:r>
          </w:p>
        </w:tc>
      </w:tr>
      <w:tr w:rsidR="00691DB6" w:rsidRPr="00691DB6" w14:paraId="59EA55F0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F55667" w14:textId="48FC4966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40082D6" w14:textId="5BD122A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Y.-Z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2A8284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81E122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4AAF3E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.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D5CBDC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727</w:t>
            </w:r>
          </w:p>
        </w:tc>
      </w:tr>
      <w:tr w:rsidR="00691DB6" w:rsidRPr="00691DB6" w14:paraId="4CB9FF89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DEFC3CA" w14:textId="305FE59D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236C991" w14:textId="7A38654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u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ADF877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C5C6DC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0ECD9D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.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96EDA5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02</w:t>
            </w:r>
          </w:p>
        </w:tc>
      </w:tr>
      <w:tr w:rsidR="00691DB6" w:rsidRPr="00691DB6" w14:paraId="4AEF1B21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68D1343" w14:textId="227EAD64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D289D19" w14:textId="6076183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H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A1FA4E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B06A73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6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94A76C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8BC4D5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15</w:t>
            </w:r>
          </w:p>
        </w:tc>
      </w:tr>
      <w:tr w:rsidR="00691DB6" w:rsidRPr="00691DB6" w14:paraId="73F2FCE9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1F0A0BF" w14:textId="6DE7FE1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7539E79" w14:textId="4AE368A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X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DF34EB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A1EA1C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0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430780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27880D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95</w:t>
            </w:r>
          </w:p>
        </w:tc>
      </w:tr>
      <w:tr w:rsidR="00691DB6" w:rsidRPr="00691DB6" w14:paraId="59908F1C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BDD63D1" w14:textId="61B82F92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74B156E" w14:textId="0ABAC29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Y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681E1E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FC3EC3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7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A4A455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.9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E52CD0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302</w:t>
            </w:r>
          </w:p>
        </w:tc>
      </w:tr>
      <w:tr w:rsidR="00691DB6" w:rsidRPr="00691DB6" w14:paraId="69388676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9CF11E5" w14:textId="6C3C1FE1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7EE472C" w14:textId="5E89336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B2D39A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10A81C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9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B20B62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.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0F81B3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70</w:t>
            </w:r>
          </w:p>
        </w:tc>
      </w:tr>
      <w:tr w:rsidR="00691DB6" w:rsidRPr="00691DB6" w14:paraId="05173F87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8B3E46" w14:textId="0A78BBC0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0E0E25D" w14:textId="327A6BE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Z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E58E8F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3ED599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9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393C3B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.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6C8EC2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91</w:t>
            </w:r>
          </w:p>
        </w:tc>
      </w:tr>
      <w:tr w:rsidR="00691DB6" w:rsidRPr="00691DB6" w14:paraId="28815203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7ECBE7C" w14:textId="4CEB131D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0548DD7" w14:textId="3305BEC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6D22F1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864A7B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8823DF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.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78F1E1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37</w:t>
            </w:r>
          </w:p>
        </w:tc>
      </w:tr>
      <w:tr w:rsidR="00691DB6" w:rsidRPr="00691DB6" w14:paraId="315927E1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433FCC8" w14:textId="5763449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9754744" w14:textId="6C224FE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33BE7E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C3C477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F8F2D3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.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2C6D7F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67</w:t>
            </w:r>
          </w:p>
        </w:tc>
      </w:tr>
      <w:tr w:rsidR="00691DB6" w:rsidRPr="00691DB6" w14:paraId="1EBAF82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5BBF33" w14:textId="6E9F040A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EC2E6EA" w14:textId="3CF1B785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hang K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6215B4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8B6819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C96417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.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B595FB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665</w:t>
            </w:r>
          </w:p>
        </w:tc>
      </w:tr>
      <w:tr w:rsidR="00691DB6" w:rsidRPr="00691DB6" w14:paraId="1314B436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CFD5BB" w14:textId="30542BA8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1471252" w14:textId="2BD118B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Z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E968DC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0CA222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58BF1D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4C9217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19</w:t>
            </w:r>
          </w:p>
        </w:tc>
      </w:tr>
      <w:tr w:rsidR="00691DB6" w:rsidRPr="00691DB6" w14:paraId="17427243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C522C06" w14:textId="60ABF461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76FA2B2" w14:textId="2682E21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S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0C1493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2220EC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F9CEB2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1F6770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54</w:t>
            </w:r>
          </w:p>
        </w:tc>
      </w:tr>
      <w:tr w:rsidR="00691DB6" w:rsidRPr="00691DB6" w14:paraId="0A388D9D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2638E6" w14:textId="548659B2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461B11D" w14:textId="58EAC68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o H.-B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2D46C3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A4778A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2EC8B3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.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7A6849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53</w:t>
            </w:r>
          </w:p>
        </w:tc>
      </w:tr>
      <w:tr w:rsidR="00691DB6" w:rsidRPr="00691DB6" w14:paraId="78DE0B00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9D78D5" w14:textId="4BA4A91F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2315114" w14:textId="69ACAF1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 H.-B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90053F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CA2138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8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0D50CD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85AA7A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48</w:t>
            </w:r>
          </w:p>
        </w:tc>
      </w:tr>
      <w:tr w:rsidR="00691DB6" w:rsidRPr="00691DB6" w14:paraId="7942643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5909B0" w14:textId="1376609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7D5AD88" w14:textId="4BB25474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g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B6F195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02BFDC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2B315E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.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B5C269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76</w:t>
            </w:r>
          </w:p>
        </w:tc>
      </w:tr>
      <w:tr w:rsidR="00691DB6" w:rsidRPr="00691DB6" w14:paraId="550B1B4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30BBCF9" w14:textId="7D83E0A5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45D3D0C" w14:textId="34CF93A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uang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7FBF61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81C9D2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CC5E85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.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F6F1F2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59</w:t>
            </w:r>
          </w:p>
        </w:tc>
      </w:tr>
      <w:tr w:rsidR="00691DB6" w:rsidRPr="00691DB6" w14:paraId="5CBC2747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622FD51" w14:textId="1DC208AC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75CC393" w14:textId="0EB7B0A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A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CC7AC4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32808E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2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1E9CD0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16C245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30</w:t>
            </w:r>
          </w:p>
        </w:tc>
      </w:tr>
      <w:tr w:rsidR="00691DB6" w:rsidRPr="00691DB6" w14:paraId="0E183B67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93BB5D2" w14:textId="066106FA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2BB09C3" w14:textId="23125BB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M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C725AD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A133A7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2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EB639E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.3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FD80A8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48</w:t>
            </w:r>
          </w:p>
        </w:tc>
      </w:tr>
      <w:tr w:rsidR="00691DB6" w:rsidRPr="00691DB6" w14:paraId="107DBAAD" w14:textId="77777777" w:rsidTr="00B563A2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2ABA2E7" w14:textId="696B6850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</w:t>
            </w:r>
          </w:p>
        </w:tc>
        <w:tc>
          <w:tcPr>
            <w:tcW w:w="26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D955282" w14:textId="4398ED1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u T.</w:t>
            </w:r>
          </w:p>
        </w:tc>
        <w:tc>
          <w:tcPr>
            <w:tcW w:w="14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48B0FD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5EC1B1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4</w:t>
            </w:r>
          </w:p>
        </w:tc>
        <w:tc>
          <w:tcPr>
            <w:tcW w:w="178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DD8866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262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6A985C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18</w:t>
            </w:r>
          </w:p>
        </w:tc>
      </w:tr>
      <w:tr w:rsidR="00691DB6" w:rsidRPr="00691DB6" w14:paraId="0513488E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26F25BC" w14:textId="093AFF84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D07818D" w14:textId="0E62EB95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u Y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401D96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5FE6D2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3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CAE737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.8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B90979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07</w:t>
            </w:r>
          </w:p>
        </w:tc>
      </w:tr>
      <w:tr w:rsidR="00691DB6" w:rsidRPr="00691DB6" w14:paraId="321ACF39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FD32FE0" w14:textId="0E377099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691DB6"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3E0785E" w14:textId="52D4912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chiraldi D.A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5769FB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2DAFD9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3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63F3AD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3.8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2C1DBD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433</w:t>
            </w:r>
          </w:p>
        </w:tc>
      </w:tr>
      <w:tr w:rsidR="00691DB6" w:rsidRPr="00691DB6" w14:paraId="077E435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98C7F92" w14:textId="21A9E2D3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E06D0EB" w14:textId="1022A26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u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68988C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551507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B8825E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.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1236FA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44</w:t>
            </w:r>
          </w:p>
        </w:tc>
      </w:tr>
      <w:tr w:rsidR="00691DB6" w:rsidRPr="00691DB6" w14:paraId="4E7596F5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EB1264" w14:textId="0D6F75CC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22D445F" w14:textId="557C8C2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ang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DA4B34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27E583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40A903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44B793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54</w:t>
            </w:r>
          </w:p>
        </w:tc>
      </w:tr>
      <w:tr w:rsidR="00691DB6" w:rsidRPr="00691DB6" w14:paraId="0B42809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02D1165" w14:textId="7BE1027C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C0101BF" w14:textId="29505BE5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uan B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DACBCC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6D1ECB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E72EF9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.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A5E35C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47</w:t>
            </w:r>
          </w:p>
        </w:tc>
      </w:tr>
      <w:tr w:rsidR="00691DB6" w:rsidRPr="00691DB6" w14:paraId="251C3805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4C0497" w14:textId="2FEBB2DD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691DB6"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C58BF44" w14:textId="1FABC6B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3AE663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4938BD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B68A4B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.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884437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71</w:t>
            </w:r>
          </w:p>
        </w:tc>
      </w:tr>
      <w:tr w:rsidR="00691DB6" w:rsidRPr="00691DB6" w14:paraId="72CDA859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9DD5DB" w14:textId="6605372A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691DB6"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0221BAF" w14:textId="33A21254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ou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78CDC5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1EDF8A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16912F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709173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67</w:t>
            </w:r>
          </w:p>
        </w:tc>
      </w:tr>
      <w:tr w:rsidR="00691DB6" w:rsidRPr="00691DB6" w14:paraId="454B2D7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C0492E" w14:textId="1FEC6A21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9C44473" w14:textId="5840553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u Z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982C85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94CA64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C9377C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067483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30</w:t>
            </w:r>
          </w:p>
        </w:tc>
      </w:tr>
      <w:tr w:rsidR="00691DB6" w:rsidRPr="00691DB6" w14:paraId="70D71A63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1D12D0" w14:textId="400C3039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691DB6"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6679FD0" w14:textId="47A5E069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 Z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06AB7E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91E858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2F5F0F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.6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02970B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24</w:t>
            </w:r>
          </w:p>
        </w:tc>
      </w:tr>
      <w:tr w:rsidR="00691DB6" w:rsidRPr="00691DB6" w14:paraId="5A2FB663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71C415A" w14:textId="44F854F3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203D70F" w14:textId="0894EA2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an W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85E519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56CB9F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727F83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.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36A905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20</w:t>
            </w:r>
          </w:p>
        </w:tc>
      </w:tr>
      <w:tr w:rsidR="00691DB6" w:rsidRPr="00691DB6" w14:paraId="40FD6225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74E614" w14:textId="5ACB9094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6AB7F9B" w14:textId="6140AA4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uang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C4B3E5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DA3721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25B9D3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.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FAB12C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52</w:t>
            </w:r>
          </w:p>
        </w:tc>
      </w:tr>
      <w:tr w:rsidR="00691DB6" w:rsidRPr="00691DB6" w14:paraId="75C82630" w14:textId="77777777" w:rsidTr="00817CBA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3AB0234" w14:textId="4E767221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28059C8" w14:textId="79EE7FB5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J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101462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8ECAFE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7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B257FF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.4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8AA3BE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98</w:t>
            </w:r>
          </w:p>
        </w:tc>
      </w:tr>
      <w:tr w:rsidR="00691DB6" w:rsidRPr="00691DB6" w14:paraId="6A42FCF1" w14:textId="77777777" w:rsidTr="00817CBA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A6DFE85" w14:textId="6D036861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8C9EA32" w14:textId="7C7518F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ang W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52A244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CBEA6C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9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910610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.8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468243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08</w:t>
            </w:r>
          </w:p>
        </w:tc>
      </w:tr>
      <w:tr w:rsidR="00691DB6" w:rsidRPr="00691DB6" w14:paraId="5FC9D803" w14:textId="77777777" w:rsidTr="00817CBA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6EEA004" w14:textId="36C83D10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41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B7D7399" w14:textId="21AB798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ao W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6C88CA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6C79A0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5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26C2E4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B38DED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45</w:t>
            </w:r>
          </w:p>
        </w:tc>
      </w:tr>
      <w:tr w:rsidR="00691DB6" w:rsidRPr="00691DB6" w14:paraId="2E750D59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D70D93C" w14:textId="5666176F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D4AAD16" w14:textId="4F72951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u L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4DEFA1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92DEB3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9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1A4D40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B65E0F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43</w:t>
            </w:r>
          </w:p>
        </w:tc>
      </w:tr>
      <w:tr w:rsidR="00691DB6" w:rsidRPr="00691DB6" w14:paraId="4791B45A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B8DD517" w14:textId="4E61D867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691DB6"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B34B150" w14:textId="588B869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u X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F8341B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97D333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2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321C89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.4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21981B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95</w:t>
            </w:r>
          </w:p>
        </w:tc>
      </w:tr>
      <w:tr w:rsidR="00691DB6" w:rsidRPr="00691DB6" w14:paraId="5F23FE04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BC0B1FE" w14:textId="48BC1A79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A793A2F" w14:textId="6C31628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heng X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7B9FFE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59B312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4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DB9CF7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C59768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34</w:t>
            </w:r>
          </w:p>
        </w:tc>
      </w:tr>
      <w:tr w:rsidR="00691DB6" w:rsidRPr="00691DB6" w14:paraId="72548D7D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D4C06A" w14:textId="070F6D4A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691DB6"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6E657A2" w14:textId="4E06F1D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un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DBCB36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B3A4C5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9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68F264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.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CBC63F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08</w:t>
            </w:r>
          </w:p>
        </w:tc>
      </w:tr>
      <w:tr w:rsidR="00691DB6" w:rsidRPr="00691DB6" w14:paraId="78554769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0C4F789" w14:textId="79D5307C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F5917D1" w14:textId="33C57BC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ang W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7F3669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FB4B65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2C49DA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.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BE1967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71</w:t>
            </w:r>
          </w:p>
        </w:tc>
      </w:tr>
      <w:tr w:rsidR="00691DB6" w:rsidRPr="00691DB6" w14:paraId="5C470EB7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A18997" w14:textId="4D313E07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691DB6"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2286F34" w14:textId="7F57055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ao 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43ECF6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8A8182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3B4948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.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1B29D3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35</w:t>
            </w:r>
          </w:p>
        </w:tc>
      </w:tr>
      <w:tr w:rsidR="00691DB6" w:rsidRPr="00691DB6" w14:paraId="0A3B537D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D0C6F5A" w14:textId="1C78981A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118A69D" w14:textId="2B58BBB5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ue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9BCA37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4D8ACB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7665B5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.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CCC072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28</w:t>
            </w:r>
          </w:p>
        </w:tc>
      </w:tr>
      <w:tr w:rsidR="00691DB6" w:rsidRPr="00691DB6" w14:paraId="41FE7180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0FEA09A" w14:textId="6B43527C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36404A4" w14:textId="7733829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o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F12F97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5F94E0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8334FC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388CBC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91</w:t>
            </w:r>
          </w:p>
        </w:tc>
      </w:tr>
      <w:tr w:rsidR="00691DB6" w:rsidRPr="00691DB6" w14:paraId="3612DFA9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551E08" w14:textId="2E9BC653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74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16DED47" w14:textId="3D0973E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 M.-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134847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6CBF5D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9A2528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344EBB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54</w:t>
            </w:r>
          </w:p>
        </w:tc>
      </w:tr>
      <w:tr w:rsidR="00691DB6" w:rsidRPr="00691DB6" w14:paraId="241DE024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D1B21B3" w14:textId="03FD67C2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74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4E8988E" w14:textId="676283F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eng S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A31793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703456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38B9E1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E3CF8B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32</w:t>
            </w:r>
          </w:p>
        </w:tc>
      </w:tr>
      <w:tr w:rsidR="00691DB6" w:rsidRPr="00691DB6" w14:paraId="376BB5A1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92C9B3F" w14:textId="39FF1072" w:rsidR="00691DB6" w:rsidRPr="00691DB6" w:rsidRDefault="00341C1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74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F4C9562" w14:textId="620761D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u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80B8DB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E49944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7C9607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386DA2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40</w:t>
            </w:r>
          </w:p>
        </w:tc>
      </w:tr>
      <w:tr w:rsidR="00691DB6" w:rsidRPr="00691DB6" w14:paraId="0542400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A23A274" w14:textId="159B91B3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41C0221" w14:textId="2719C4B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ao B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18A522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27D80E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3C7BBC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07B4CE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88</w:t>
            </w:r>
          </w:p>
        </w:tc>
      </w:tr>
      <w:tr w:rsidR="00691DB6" w:rsidRPr="00691DB6" w14:paraId="68A4DFD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9F9EB7" w14:textId="3F7C5140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B98BF93" w14:textId="671ED83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uo Z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DFA563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7CAB12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5FB2D5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006317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45</w:t>
            </w:r>
          </w:p>
        </w:tc>
      </w:tr>
      <w:tr w:rsidR="00691DB6" w:rsidRPr="00691DB6" w14:paraId="2A4D6633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82D63F4" w14:textId="3CF6A3EE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060375F" w14:textId="5AA3AE5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e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639060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4A96EE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310290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E0393E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76</w:t>
            </w:r>
          </w:p>
        </w:tc>
      </w:tr>
      <w:tr w:rsidR="00691DB6" w:rsidRPr="00691DB6" w14:paraId="791E3223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6567A3B" w14:textId="54EC4487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6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E9C231D" w14:textId="4EA1B9A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S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6FC0F2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EDD987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4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62E021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E12FA6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25</w:t>
            </w:r>
          </w:p>
        </w:tc>
      </w:tr>
      <w:tr w:rsidR="00691DB6" w:rsidRPr="00691DB6" w14:paraId="37EB5581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676634D" w14:textId="5F38C6A6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6CC3ABE" w14:textId="6F70738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u C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3F6669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ECA60F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4F76AF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.3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2CEF07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35</w:t>
            </w:r>
          </w:p>
        </w:tc>
      </w:tr>
      <w:tr w:rsidR="00691DB6" w:rsidRPr="00691DB6" w14:paraId="50B3D910" w14:textId="77777777" w:rsidTr="00B563A2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A3BF4A7" w14:textId="48BD62BD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8</w:t>
            </w:r>
          </w:p>
        </w:tc>
        <w:tc>
          <w:tcPr>
            <w:tcW w:w="26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9258CC0" w14:textId="1DE9734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u S.</w:t>
            </w:r>
          </w:p>
        </w:tc>
        <w:tc>
          <w:tcPr>
            <w:tcW w:w="14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09572A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05D10E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9</w:t>
            </w:r>
          </w:p>
        </w:tc>
        <w:tc>
          <w:tcPr>
            <w:tcW w:w="178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D5ED87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.3</w:t>
            </w:r>
          </w:p>
        </w:tc>
        <w:tc>
          <w:tcPr>
            <w:tcW w:w="262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AA2556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77</w:t>
            </w:r>
          </w:p>
        </w:tc>
      </w:tr>
      <w:tr w:rsidR="00691DB6" w:rsidRPr="00691DB6" w14:paraId="0387E893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E9B29EF" w14:textId="76149267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1A4779D" w14:textId="72B559D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u H.-D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D8D87F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9A5147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9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D0E48D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80CF10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175</w:t>
            </w:r>
          </w:p>
        </w:tc>
      </w:tr>
      <w:tr w:rsidR="00691DB6" w:rsidRPr="00691DB6" w14:paraId="676C562D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FF1FE03" w14:textId="32D934E8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1AA6BD1" w14:textId="300A15F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uo Y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1F709A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D39B4D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6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9DA806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E7CDE6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16</w:t>
            </w:r>
          </w:p>
        </w:tc>
      </w:tr>
      <w:tr w:rsidR="00691DB6" w:rsidRPr="00691DB6" w14:paraId="209C29EC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32F0DD" w14:textId="1E6702F8" w:rsidR="00691DB6" w:rsidRPr="00691DB6" w:rsidRDefault="001C4CE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74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74F1312" w14:textId="203E244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F9B69A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83072B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5ADFB4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E8C8A2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90</w:t>
            </w:r>
          </w:p>
        </w:tc>
      </w:tr>
      <w:tr w:rsidR="00691DB6" w:rsidRPr="00691DB6" w14:paraId="254F984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201080C" w14:textId="4D938043" w:rsidR="00691DB6" w:rsidRPr="00691DB6" w:rsidRDefault="001C4CE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74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C9E6883" w14:textId="098090E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an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41C2D4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800CAE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175449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AD5C0B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17</w:t>
            </w:r>
          </w:p>
        </w:tc>
      </w:tr>
      <w:tr w:rsidR="00691DB6" w:rsidRPr="00691DB6" w14:paraId="4B00251A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991CD9B" w14:textId="6D0A7045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989B023" w14:textId="7D0A9CB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hi L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237203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7DC586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5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B37CFD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72C568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15</w:t>
            </w:r>
          </w:p>
        </w:tc>
      </w:tr>
      <w:tr w:rsidR="00691DB6" w:rsidRPr="00691DB6" w14:paraId="17210015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F9C28CA" w14:textId="0270BE8E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4D5BF21" w14:textId="58EFAF1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</w:t>
            </w:r>
            <w:r w:rsidR="0074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ánc</w:t>
            </w: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ez-Soto M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711FE2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84EE0C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510F86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71621F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17</w:t>
            </w:r>
          </w:p>
        </w:tc>
      </w:tr>
      <w:tr w:rsidR="00691DB6" w:rsidRPr="00691DB6" w14:paraId="5EA2355A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0CDDD3" w14:textId="32FA21AC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0A6CA55" w14:textId="34723E5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F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9AD013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D134DE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8A06AF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D353E4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91</w:t>
            </w:r>
          </w:p>
        </w:tc>
      </w:tr>
      <w:tr w:rsidR="00691DB6" w:rsidRPr="00691DB6" w14:paraId="7E282E97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E5B390" w14:textId="051CB7FF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A264412" w14:textId="1744A95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S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90E5F8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774653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75AA86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BFC03B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23</w:t>
            </w:r>
          </w:p>
        </w:tc>
      </w:tr>
      <w:tr w:rsidR="00691DB6" w:rsidRPr="00691DB6" w14:paraId="5A630444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905B40" w14:textId="26E19EC6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B09A4F4" w14:textId="334A34B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Y.-T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C0A046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7579C2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9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70DD7D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91D0C0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70</w:t>
            </w:r>
          </w:p>
        </w:tc>
      </w:tr>
      <w:tr w:rsidR="00691DB6" w:rsidRPr="00691DB6" w14:paraId="3A1A347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A7867D" w14:textId="3DFA763F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CDF1E75" w14:textId="259560C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u L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6A05F6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17981E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D78982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6724DA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04</w:t>
            </w:r>
          </w:p>
        </w:tc>
      </w:tr>
      <w:tr w:rsidR="00691DB6" w:rsidRPr="00691DB6" w14:paraId="1F842BB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5BC4E6" w14:textId="56C67A04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D9D7535" w14:textId="669FBB8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u N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CA6614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5EF81C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8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05312C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E04217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43</w:t>
            </w:r>
          </w:p>
        </w:tc>
      </w:tr>
      <w:tr w:rsidR="00691DB6" w:rsidRPr="00691DB6" w14:paraId="0807BF9C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8DFDBF" w14:textId="1E8CF911" w:rsidR="00691DB6" w:rsidRPr="00691DB6" w:rsidRDefault="0017002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  <w:r w:rsidR="0074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E4C624D" w14:textId="016DFB3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u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363FC9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DDEE84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B82C6F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316AD6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05</w:t>
            </w:r>
          </w:p>
        </w:tc>
      </w:tr>
      <w:tr w:rsidR="00691DB6" w:rsidRPr="00691DB6" w14:paraId="13F54761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4E8011" w14:textId="0C4048D1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  <w:r w:rsidR="0074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A93CF16" w14:textId="796126E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u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37C60B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596877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AD7FBB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AE024E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71</w:t>
            </w:r>
          </w:p>
        </w:tc>
      </w:tr>
      <w:tr w:rsidR="00691DB6" w:rsidRPr="00691DB6" w14:paraId="1873E9C6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C01F51" w14:textId="5F204E7B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  <w:r w:rsidR="0074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C7E406A" w14:textId="70684D8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u Z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27A021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DB00A0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57E3D5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703D0F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14</w:t>
            </w:r>
          </w:p>
        </w:tc>
      </w:tr>
      <w:tr w:rsidR="00691DB6" w:rsidRPr="00691DB6" w14:paraId="33980CA5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1DC0F32" w14:textId="719E2DE0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3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23FC8D4" w14:textId="7283D4E5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H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4085AC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F8FAED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632E4B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97E0BD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93</w:t>
            </w:r>
          </w:p>
        </w:tc>
      </w:tr>
      <w:tr w:rsidR="00691DB6" w:rsidRPr="00691DB6" w14:paraId="552E4BB2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B29E6DD" w14:textId="6E23B847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18A8CB8" w14:textId="6A7A53E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Q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B453FF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AB4C24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6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38CD61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CFEC73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25</w:t>
            </w:r>
          </w:p>
        </w:tc>
      </w:tr>
      <w:tr w:rsidR="00691DB6" w:rsidRPr="00691DB6" w14:paraId="35CDEA88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C1AD217" w14:textId="42CF566C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BFAA1CF" w14:textId="45B5FAE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o Y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91E59F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C6D40E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6609DC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392121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34</w:t>
            </w:r>
          </w:p>
        </w:tc>
      </w:tr>
      <w:tr w:rsidR="00691DB6" w:rsidRPr="00691DB6" w14:paraId="6EAA70EA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AB30E2" w14:textId="06BA859D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D7F20E6" w14:textId="1A2509A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u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11DE66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31BF46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27AD83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DC6CCC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56</w:t>
            </w:r>
          </w:p>
        </w:tc>
      </w:tr>
      <w:tr w:rsidR="00691DB6" w:rsidRPr="00691DB6" w14:paraId="5881C36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BBAA890" w14:textId="47F09EF2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2E150FC" w14:textId="155CEA1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ergstr</w:t>
            </w:r>
            <w:r w:rsidR="0074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öm</w:t>
            </w: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L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8ECC7F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EC0F2B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8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B2C9DD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9B10E6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04</w:t>
            </w:r>
          </w:p>
        </w:tc>
      </w:tr>
      <w:tr w:rsidR="00691DB6" w:rsidRPr="00691DB6" w14:paraId="2BAA5BC4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3245A6" w14:textId="26E0467B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4A6B51D" w14:textId="1E02BD6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rosio F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A7F022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581C21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1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DFEFFB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AA4B46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49</w:t>
            </w:r>
          </w:p>
        </w:tc>
      </w:tr>
      <w:tr w:rsidR="00691DB6" w:rsidRPr="00691DB6" w14:paraId="5FEEF3BA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18F4173" w14:textId="1F6C34FF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FCEAB0D" w14:textId="3E7E2FA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an Q.N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684D62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117A9F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3E0843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73CBB6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99</w:t>
            </w:r>
          </w:p>
        </w:tc>
      </w:tr>
      <w:tr w:rsidR="00691DB6" w:rsidRPr="00691DB6" w14:paraId="10AEEDA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090A13" w14:textId="66545851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74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ED45D23" w14:textId="11ACADC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 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405C04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BAE8FA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2CAD3E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A30796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75</w:t>
            </w:r>
          </w:p>
        </w:tc>
      </w:tr>
      <w:tr w:rsidR="00691DB6" w:rsidRPr="00691DB6" w14:paraId="16C9F3C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E06CE6" w14:textId="706B0688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74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9BE7ABD" w14:textId="10804BB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 L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B776D9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FB3236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661E41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477E64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45</w:t>
            </w:r>
          </w:p>
        </w:tc>
      </w:tr>
      <w:tr w:rsidR="00691DB6" w:rsidRPr="00691DB6" w14:paraId="17A1523A" w14:textId="77777777" w:rsidTr="00817CBA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C9B00A6" w14:textId="2C510326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742C4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174BFD7" w14:textId="0976A85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 R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6F0654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F6A749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7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20895B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E6519F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02</w:t>
            </w:r>
          </w:p>
        </w:tc>
      </w:tr>
      <w:tr w:rsidR="00691DB6" w:rsidRPr="00691DB6" w14:paraId="781059AE" w14:textId="77777777" w:rsidTr="00817CBA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2DC3178" w14:textId="2D8F4BF3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4629D7C" w14:textId="41D2C3F4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 S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640968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6DBBC3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6D1726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C1E0E1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15</w:t>
            </w:r>
          </w:p>
        </w:tc>
      </w:tr>
      <w:tr w:rsidR="00691DB6" w:rsidRPr="00691DB6" w14:paraId="6C5E17B4" w14:textId="77777777" w:rsidTr="00817CBA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64D5EAD" w14:textId="4E85E360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8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135CD12" w14:textId="14CE398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eng J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808E43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826C53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26830F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22B90C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16</w:t>
            </w:r>
          </w:p>
        </w:tc>
      </w:tr>
      <w:tr w:rsidR="00691DB6" w:rsidRPr="00691DB6" w14:paraId="3F6A4B14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0C0466E" w14:textId="5C29BF76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B5AD57C" w14:textId="1B3F4EC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eng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6BCC2B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2861FE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E82905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1E87F5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89</w:t>
            </w:r>
          </w:p>
        </w:tc>
      </w:tr>
      <w:tr w:rsidR="00691DB6" w:rsidRPr="00691DB6" w14:paraId="5B5A578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BCF1E9F" w14:textId="2EBA8A90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3D6AA3C" w14:textId="42D7EE4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u Z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D4D65A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D40EDA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EE974B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D30272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67</w:t>
            </w:r>
          </w:p>
        </w:tc>
      </w:tr>
      <w:tr w:rsidR="00691DB6" w:rsidRPr="00691DB6" w14:paraId="018CC466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3DDEDBB" w14:textId="3304047D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3F5DE2C" w14:textId="5F15404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ang Z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A59238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8B4372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4B48F7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.3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DF16A6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46</w:t>
            </w:r>
          </w:p>
        </w:tc>
      </w:tr>
      <w:tr w:rsidR="00691DB6" w:rsidRPr="00691DB6" w14:paraId="7A1DCC95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05726A5" w14:textId="23B28D5D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A723426" w14:textId="6C65F5D5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ong L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A47819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4434FC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4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557670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.3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518F93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53</w:t>
            </w:r>
          </w:p>
        </w:tc>
      </w:tr>
      <w:tr w:rsidR="00691DB6" w:rsidRPr="00691DB6" w14:paraId="5553A119" w14:textId="77777777" w:rsidTr="00B563A2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43E57E7" w14:textId="3C2CEE6D" w:rsidR="00691DB6" w:rsidRPr="00691DB6" w:rsidRDefault="0085150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</w:t>
            </w:r>
          </w:p>
        </w:tc>
        <w:tc>
          <w:tcPr>
            <w:tcW w:w="26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6BF28C9" w14:textId="52BD9C7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uo X.</w:t>
            </w:r>
          </w:p>
        </w:tc>
        <w:tc>
          <w:tcPr>
            <w:tcW w:w="14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E8C882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04F1D0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78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61A450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7</w:t>
            </w:r>
          </w:p>
        </w:tc>
        <w:tc>
          <w:tcPr>
            <w:tcW w:w="262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8D6039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09</w:t>
            </w:r>
          </w:p>
        </w:tc>
      </w:tr>
      <w:tr w:rsidR="00691DB6" w:rsidRPr="00691DB6" w14:paraId="503AF6CB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4582A9B" w14:textId="454CFB44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5672CB6" w14:textId="3B84D4E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an Y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22B28F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CD0812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1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5F85A3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3A9B2B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87</w:t>
            </w:r>
          </w:p>
        </w:tc>
      </w:tr>
      <w:tr w:rsidR="00691DB6" w:rsidRPr="00691DB6" w14:paraId="2BB77781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11AA696" w14:textId="62E46DD8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6757DFD" w14:textId="14A6386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e X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46F474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C0E314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78468E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.7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DB8202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59</w:t>
            </w:r>
          </w:p>
        </w:tc>
      </w:tr>
      <w:tr w:rsidR="00691DB6" w:rsidRPr="00691DB6" w14:paraId="050C615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704DD4" w14:textId="52F83833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766A02C" w14:textId="44538F6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ng 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71B8FE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76B60B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D69116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2CCC77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28</w:t>
            </w:r>
          </w:p>
        </w:tc>
      </w:tr>
      <w:tr w:rsidR="00691DB6" w:rsidRPr="00691DB6" w14:paraId="287AC0C0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001DC7" w14:textId="2B8519ED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A8348D4" w14:textId="4E2E136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u Z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98DCD0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FFE46A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8E848D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23FE68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86</w:t>
            </w:r>
          </w:p>
        </w:tc>
      </w:tr>
      <w:tr w:rsidR="00691DB6" w:rsidRPr="00691DB6" w14:paraId="0F8BAE06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415015" w14:textId="3A61AE17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CA9F04C" w14:textId="3354372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uang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E74761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4E2379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57AF49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9063E2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69</w:t>
            </w:r>
          </w:p>
        </w:tc>
      </w:tr>
      <w:tr w:rsidR="00691DB6" w:rsidRPr="00691DB6" w14:paraId="13A21964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9FCAB5" w14:textId="22837D6C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9307A3E" w14:textId="0FD15D2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uang W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3CE52F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D52DC8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EE1E8A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.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BA7137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15</w:t>
            </w:r>
          </w:p>
        </w:tc>
      </w:tr>
      <w:tr w:rsidR="00691DB6" w:rsidRPr="00691DB6" w14:paraId="27B7CA95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B4D969" w14:textId="319AEA0B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10560F1" w14:textId="0E7B730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iang 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664E88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83A2B6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A9F375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91B4F2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14</w:t>
            </w:r>
          </w:p>
        </w:tc>
      </w:tr>
      <w:tr w:rsidR="00691DB6" w:rsidRPr="00691DB6" w14:paraId="7F326A5C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E37A17" w14:textId="7CA64C4F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1CF9487" w14:textId="6E4BF34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iang S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381E68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975503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493F86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BAE0CE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38</w:t>
            </w:r>
          </w:p>
        </w:tc>
      </w:tr>
      <w:tr w:rsidR="00691DB6" w:rsidRPr="00691DB6" w14:paraId="757321C1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274734" w14:textId="7AE92232" w:rsidR="00691DB6" w:rsidRPr="00691DB6" w:rsidRDefault="00742C4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9E3726E" w14:textId="55C8E17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iang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5A9A5F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85039C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8C4C98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0750CA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56</w:t>
            </w:r>
          </w:p>
        </w:tc>
      </w:tr>
      <w:tr w:rsidR="00691DB6" w:rsidRPr="00691DB6" w14:paraId="3A9A5F6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CE2E711" w14:textId="52096942" w:rsidR="00691DB6" w:rsidRPr="00691DB6" w:rsidRDefault="00851502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7C75E0E" w14:textId="10B33EC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in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67001A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1FB15F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88773F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F78712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08</w:t>
            </w:r>
          </w:p>
        </w:tc>
      </w:tr>
      <w:tr w:rsidR="00691DB6" w:rsidRPr="00691DB6" w14:paraId="2F97AAE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4BCC83" w14:textId="0553FE61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9F1975B" w14:textId="7ABFEE8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44848C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41C3E5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A90D08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09D5A2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17</w:t>
            </w:r>
          </w:p>
        </w:tc>
      </w:tr>
      <w:tr w:rsidR="00691DB6" w:rsidRPr="00691DB6" w14:paraId="4EB01954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88571D5" w14:textId="30511078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26CEA02" w14:textId="281F786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L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75A26F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896B71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8F9C40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0E1BA2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89</w:t>
            </w:r>
          </w:p>
        </w:tc>
      </w:tr>
      <w:tr w:rsidR="00691DB6" w:rsidRPr="00691DB6" w14:paraId="7AA177A4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C88235" w14:textId="3CB2F20F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B380B2A" w14:textId="6BEACDD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u Q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01110E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9C2C5D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02D757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B01442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51</w:t>
            </w:r>
          </w:p>
        </w:tc>
      </w:tr>
      <w:tr w:rsidR="00691DB6" w:rsidRPr="00691DB6" w14:paraId="4AAD07C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F77D42D" w14:textId="7E773671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3139717" w14:textId="555CC98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u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19837E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7A57DF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2DF7AB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274ECC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12</w:t>
            </w:r>
          </w:p>
        </w:tc>
      </w:tr>
      <w:tr w:rsidR="00691DB6" w:rsidRPr="00691DB6" w14:paraId="04B3A955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B113E6D" w14:textId="7EEAA827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F94DE93" w14:textId="711B766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 Y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D2B745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71BC7C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FCC461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.3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AAA5CB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85</w:t>
            </w:r>
          </w:p>
        </w:tc>
      </w:tr>
      <w:tr w:rsidR="00691DB6" w:rsidRPr="00691DB6" w14:paraId="52FCE4BA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B73D4FA" w14:textId="789A1638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5BE7661" w14:textId="686DB2B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o L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6D02EF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BA5CD3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2BF500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3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06E4FE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90</w:t>
            </w:r>
          </w:p>
        </w:tc>
      </w:tr>
      <w:tr w:rsidR="00691DB6" w:rsidRPr="00691DB6" w14:paraId="451956D5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ADFA53C" w14:textId="7B6B8D04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0D2DDB2" w14:textId="38818FC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iu F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48FA28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55BA72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7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827934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149539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09</w:t>
            </w:r>
          </w:p>
        </w:tc>
      </w:tr>
      <w:tr w:rsidR="00691DB6" w:rsidRPr="00691DB6" w14:paraId="53FE39AD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2512B0" w14:textId="73210254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14AE246" w14:textId="27E4F43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iu Q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0D7667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283485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17BDCF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7D7FC7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46</w:t>
            </w:r>
          </w:p>
        </w:tc>
      </w:tr>
      <w:tr w:rsidR="00691DB6" w:rsidRPr="00691DB6" w14:paraId="2001DC97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AF77BC3" w14:textId="7E50B4DD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353C07A" w14:textId="081C383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hi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F0C03F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B00763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BC4F0C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D54F9D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17</w:t>
            </w:r>
          </w:p>
        </w:tc>
      </w:tr>
      <w:tr w:rsidR="00691DB6" w:rsidRPr="00691DB6" w14:paraId="337F7860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784FC5" w14:textId="7FFF1E08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C98F3E8" w14:textId="05E962B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ong L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2D2061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E40860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C62CD7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571A2C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99</w:t>
            </w:r>
          </w:p>
        </w:tc>
      </w:tr>
      <w:tr w:rsidR="00691DB6" w:rsidRPr="00691DB6" w14:paraId="12AC8097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C39D5EA" w14:textId="4476E1F9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1D04016" w14:textId="283FEB2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ong P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D3749C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D175E6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48E0F0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8E274E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66</w:t>
            </w:r>
          </w:p>
        </w:tc>
      </w:tr>
      <w:tr w:rsidR="00691DB6" w:rsidRPr="00691DB6" w14:paraId="45B694D9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CDE82F" w14:textId="513AF4B7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C515048" w14:textId="2DFF030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681A1B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625AED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EB235C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5C5861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21</w:t>
            </w:r>
          </w:p>
        </w:tc>
      </w:tr>
      <w:tr w:rsidR="00691DB6" w:rsidRPr="00691DB6" w14:paraId="037552CD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7916E9" w14:textId="4C52A00C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870A676" w14:textId="3FD38D2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W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4AED11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198192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308BC3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12855E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92</w:t>
            </w:r>
          </w:p>
        </w:tc>
      </w:tr>
      <w:tr w:rsidR="00691DB6" w:rsidRPr="00691DB6" w14:paraId="11DBA76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6F62396" w14:textId="69D39B25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BC00325" w14:textId="331B041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u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04583B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5DA3B2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01CFC5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308C0D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03</w:t>
            </w:r>
          </w:p>
        </w:tc>
      </w:tr>
      <w:tr w:rsidR="00691DB6" w:rsidRPr="00691DB6" w14:paraId="2A9182B0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2B27223" w14:textId="2409E0CB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2D18063" w14:textId="4791B60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u Z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A36F70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9AEE58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5A8B97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4E1193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65</w:t>
            </w:r>
          </w:p>
        </w:tc>
      </w:tr>
      <w:tr w:rsidR="00691DB6" w:rsidRPr="00691DB6" w14:paraId="33D9C283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4F71C1" w14:textId="17B0F16A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1CBCE75" w14:textId="7788D8D4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iao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2BC341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926810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5302E3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46939C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47</w:t>
            </w:r>
          </w:p>
        </w:tc>
      </w:tr>
      <w:tr w:rsidR="00691DB6" w:rsidRPr="00691DB6" w14:paraId="4C7EF530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07D8CE" w14:textId="3FC6159D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C154008" w14:textId="271C1AB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iao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646740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7DD495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F54706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569877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67</w:t>
            </w:r>
          </w:p>
        </w:tc>
      </w:tr>
      <w:tr w:rsidR="00691DB6" w:rsidRPr="00691DB6" w14:paraId="1D4DC150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91102C" w14:textId="570ED2AB" w:rsidR="00691DB6" w:rsidRPr="00691DB6" w:rsidRDefault="00347E48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1264ABE" w14:textId="48F74649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ie D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50E1DE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99F3B8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5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CBBB05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7694A2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74</w:t>
            </w:r>
          </w:p>
        </w:tc>
      </w:tr>
      <w:tr w:rsidR="00691DB6" w:rsidRPr="00691DB6" w14:paraId="4EF43BF5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AFDCE23" w14:textId="2A6F27C7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5D9F7C6" w14:textId="0EBFA56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u L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6031F5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0D690E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5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2825D5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E42AD0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36</w:t>
            </w:r>
          </w:p>
        </w:tc>
      </w:tr>
      <w:tr w:rsidR="00691DB6" w:rsidRPr="00691DB6" w14:paraId="74AC5352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AAD071D" w14:textId="6F4B2FDA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AF6A699" w14:textId="3A336AE4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u T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36204D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2615E7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C72B0D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6F6C9E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33</w:t>
            </w:r>
          </w:p>
        </w:tc>
      </w:tr>
      <w:tr w:rsidR="00691DB6" w:rsidRPr="00691DB6" w14:paraId="39E22077" w14:textId="77777777" w:rsidTr="00B563A2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20557D2" w14:textId="34913AAB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206BD79" w14:textId="32E3664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u X.</w:t>
            </w:r>
          </w:p>
        </w:tc>
        <w:tc>
          <w:tcPr>
            <w:tcW w:w="14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79FAEE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406067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6</w:t>
            </w:r>
          </w:p>
        </w:tc>
        <w:tc>
          <w:tcPr>
            <w:tcW w:w="178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633240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5.3</w:t>
            </w:r>
          </w:p>
        </w:tc>
        <w:tc>
          <w:tcPr>
            <w:tcW w:w="262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2F9F2B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30</w:t>
            </w:r>
          </w:p>
        </w:tc>
      </w:tr>
      <w:tr w:rsidR="00691DB6" w:rsidRPr="00691DB6" w14:paraId="1D925CAE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3044CF9" w14:textId="6FFD64ED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709BAD5" w14:textId="4566CAC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ue T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B51571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A86114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5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4518C0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.3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7770F4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66</w:t>
            </w:r>
          </w:p>
        </w:tc>
      </w:tr>
      <w:tr w:rsidR="00691DB6" w:rsidRPr="00691DB6" w14:paraId="4FBD5DB3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2FA4E0A" w14:textId="4C1AB384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7908C68" w14:textId="09B723F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an Y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F67432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788130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9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A4F922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.3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9A666A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66</w:t>
            </w:r>
          </w:p>
        </w:tc>
      </w:tr>
      <w:tr w:rsidR="00691DB6" w:rsidRPr="00691DB6" w14:paraId="63EE05B2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C082FB" w14:textId="5159ED4E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A6DA0B1" w14:textId="7C72384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ang F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ABA610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B29CC6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D94148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4E3D84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31</w:t>
            </w:r>
          </w:p>
        </w:tc>
      </w:tr>
      <w:tr w:rsidR="00691DB6" w:rsidRPr="00691DB6" w14:paraId="08AC7DCC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D5D6417" w14:textId="312A0333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2D5ABCF" w14:textId="4138AE7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ang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A2CFBC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AC45B2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9EAFC0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6D29BB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03</w:t>
            </w:r>
          </w:p>
        </w:tc>
      </w:tr>
      <w:tr w:rsidR="00691DB6" w:rsidRPr="00691DB6" w14:paraId="07076170" w14:textId="77777777" w:rsidTr="00817CBA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C62A525" w14:textId="530A72A6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F665275" w14:textId="7400531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ang Z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376406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A925AF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BB930A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.3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A8CCFA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93</w:t>
            </w:r>
          </w:p>
        </w:tc>
      </w:tr>
      <w:tr w:rsidR="00691DB6" w:rsidRPr="00691DB6" w14:paraId="1C066171" w14:textId="77777777" w:rsidTr="00817CBA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131AD7A" w14:textId="08927330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9D8E61B" w14:textId="1E1D0575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u B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10069E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7EBC9C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5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BA9226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5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29A7EF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48</w:t>
            </w:r>
          </w:p>
        </w:tc>
      </w:tr>
      <w:tr w:rsidR="00691DB6" w:rsidRPr="00691DB6" w14:paraId="12A2F1EF" w14:textId="77777777" w:rsidTr="00817CBA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BD4E200" w14:textId="0A75D515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1</w:t>
            </w:r>
            <w:r w:rsidR="00B5479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0EEEB72" w14:textId="3F9D5D05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uen A.C.Y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8CB5F4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D12681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8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62F9FD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C137CA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57</w:t>
            </w:r>
          </w:p>
        </w:tc>
      </w:tr>
      <w:tr w:rsidR="00691DB6" w:rsidRPr="00691DB6" w14:paraId="7024C2F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02825AF" w14:textId="32C0C0AC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F3A6577" w14:textId="741B1A3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un S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E537D9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405F15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3081DC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96C05B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08</w:t>
            </w:r>
          </w:p>
        </w:tc>
      </w:tr>
      <w:tr w:rsidR="00691DB6" w:rsidRPr="00691DB6" w14:paraId="58DBFBC9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D59052E" w14:textId="612F630E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B288210" w14:textId="0CA34485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C127D2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C58E76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9B28C9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1C8A12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33</w:t>
            </w:r>
          </w:p>
        </w:tc>
      </w:tr>
      <w:tr w:rsidR="00691DB6" w:rsidRPr="00691DB6" w14:paraId="70C5BD8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A572FF4" w14:textId="50378ADD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DD766A0" w14:textId="7DFFCD8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W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B88F0C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F8AB8C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7E0392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FFDA59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95</w:t>
            </w:r>
          </w:p>
        </w:tc>
      </w:tr>
      <w:tr w:rsidR="00691DB6" w:rsidRPr="00691DB6" w14:paraId="1040FA26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0609F6" w14:textId="3ECA5E0A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BB91BAE" w14:textId="3A50B8C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o 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76798B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C594D7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8FC8FB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C21302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61</w:t>
            </w:r>
          </w:p>
        </w:tc>
      </w:tr>
      <w:tr w:rsidR="00691DB6" w:rsidRPr="00691DB6" w14:paraId="1F333A7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C93D34" w14:textId="682E071C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E3DAC9C" w14:textId="06649BF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ou K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F13C9C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530500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97ADEA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.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9BBA84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40</w:t>
            </w:r>
          </w:p>
        </w:tc>
      </w:tr>
      <w:tr w:rsidR="00691DB6" w:rsidRPr="00691DB6" w14:paraId="7F6F181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574B3E" w14:textId="78EA9909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EEE32BC" w14:textId="66F5EE54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ou Z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31D2C6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13CC6D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3A580D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F4BF12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51</w:t>
            </w:r>
          </w:p>
        </w:tc>
      </w:tr>
      <w:tr w:rsidR="00691DB6" w:rsidRPr="00691DB6" w14:paraId="305A948A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3FD2484" w14:textId="5742D147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85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16ED245" w14:textId="3749BA4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u S.-E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3854D4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BF256B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6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AF5791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63452D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99</w:t>
            </w:r>
          </w:p>
        </w:tc>
      </w:tr>
      <w:tr w:rsidR="00691DB6" w:rsidRPr="00691DB6" w14:paraId="28E92A8B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E013FD6" w14:textId="0D342205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0FAB615" w14:textId="664BE2D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ntonietti M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D28061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37E7E9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92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6CC3A3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6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3E1CFA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62</w:t>
            </w:r>
          </w:p>
        </w:tc>
      </w:tr>
      <w:tr w:rsidR="00691DB6" w:rsidRPr="00691DB6" w14:paraId="4E0662B5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411D24B" w14:textId="28491A15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ABD38C7" w14:textId="25B1D8F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postolopoulou-Kalkavoura V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837E03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2A27BF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5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E7AC3F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3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6BBCF2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06</w:t>
            </w:r>
          </w:p>
        </w:tc>
      </w:tr>
      <w:tr w:rsidR="00691DB6" w:rsidRPr="00691DB6" w14:paraId="53FD3B7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05904B" w14:textId="4C775BC3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E7D8594" w14:textId="72D794C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aniassadi M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07A740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4C214B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4A1D16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EEC22B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3</w:t>
            </w:r>
          </w:p>
        </w:tc>
      </w:tr>
      <w:tr w:rsidR="00691DB6" w:rsidRPr="00691DB6" w14:paraId="3BAA5A1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E04FA1" w14:textId="43EA0E6D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C5B9AD3" w14:textId="32EED7E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o G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14F412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8827CD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0FBDC2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939DB9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34</w:t>
            </w:r>
          </w:p>
        </w:tc>
      </w:tr>
      <w:tr w:rsidR="00691DB6" w:rsidRPr="00691DB6" w14:paraId="314C7DB6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14F1893" w14:textId="1323912B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26E6851" w14:textId="51CFDBC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ourbigot S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0A4A5A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77389F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680156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AC20BD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74</w:t>
            </w:r>
          </w:p>
        </w:tc>
      </w:tr>
      <w:tr w:rsidR="00691DB6" w:rsidRPr="00691DB6" w14:paraId="42E2B993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7F83B6" w14:textId="430F2B82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CECB9BA" w14:textId="1222B10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o 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09E01E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8BB623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7B2CDE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1916BD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89</w:t>
            </w:r>
          </w:p>
        </w:tc>
      </w:tr>
      <w:tr w:rsidR="00691DB6" w:rsidRPr="00691DB6" w14:paraId="30C66DC5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F6052A" w14:textId="2E062507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F30C326" w14:textId="45F9B29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o K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CBB46B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793F5D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24B883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6B5353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46</w:t>
            </w:r>
          </w:p>
        </w:tc>
      </w:tr>
      <w:tr w:rsidR="00691DB6" w:rsidRPr="00691DB6" w14:paraId="1E9D48DC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76DF7A8" w14:textId="41E110C8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0C2C0BF" w14:textId="4FD7924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o M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A693BA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221339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9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EC589E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B48B03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75</w:t>
            </w:r>
          </w:p>
        </w:tc>
      </w:tr>
      <w:tr w:rsidR="00691DB6" w:rsidRPr="00691DB6" w14:paraId="5E61F0E2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300E4B6" w14:textId="25154E31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452C3DB" w14:textId="3746A0F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o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63062B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9476B6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3F1453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9F8F1D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15</w:t>
            </w:r>
          </w:p>
        </w:tc>
      </w:tr>
      <w:tr w:rsidR="00691DB6" w:rsidRPr="00691DB6" w14:paraId="30176FA1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E630802" w14:textId="7A877674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83722DE" w14:textId="77A317E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6419F7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E8EE1D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A7A872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9A0277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15</w:t>
            </w:r>
          </w:p>
        </w:tc>
      </w:tr>
      <w:tr w:rsidR="00691DB6" w:rsidRPr="00691DB6" w14:paraId="709A4B6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223414" w14:textId="38FDF825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134ACC5" w14:textId="07CF462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 M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CD4E2A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E08C9E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236B8F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864082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28</w:t>
            </w:r>
          </w:p>
        </w:tc>
      </w:tr>
      <w:tr w:rsidR="00691DB6" w:rsidRPr="00691DB6" w14:paraId="31DC7D4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A4CDE27" w14:textId="7488D636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1F36FB0" w14:textId="174B79F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 W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3106D8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846D5E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08883B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031CEE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03</w:t>
            </w:r>
          </w:p>
        </w:tc>
      </w:tr>
      <w:tr w:rsidR="00691DB6" w:rsidRPr="00691DB6" w14:paraId="59F9CBC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2BF713F" w14:textId="41D06BFF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5687746" w14:textId="0F25B074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eng J.-B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3B475C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D17E3E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88E279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091F1E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70</w:t>
            </w:r>
          </w:p>
        </w:tc>
      </w:tr>
      <w:tr w:rsidR="00691DB6" w:rsidRPr="00691DB6" w14:paraId="7F6111C2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F0CBA6F" w14:textId="72DCBF69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659264B" w14:textId="74C863C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ui C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51EC94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91CDEA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39633B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44AA9C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20</w:t>
            </w:r>
          </w:p>
        </w:tc>
      </w:tr>
      <w:tr w:rsidR="00691DB6" w:rsidRPr="00691DB6" w14:paraId="7A39DBBA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9F33C15" w14:textId="37766C38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354CE2B" w14:textId="58C78AF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ui H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776079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60ECA2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06E3C3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009FCF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90</w:t>
            </w:r>
          </w:p>
        </w:tc>
      </w:tr>
      <w:tr w:rsidR="00691DB6" w:rsidRPr="00691DB6" w14:paraId="4FCB8351" w14:textId="77777777" w:rsidTr="00B563A2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8AF6C87" w14:textId="28095F7D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CE3378F" w14:textId="471B0464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ui Y.</w:t>
            </w:r>
          </w:p>
        </w:tc>
        <w:tc>
          <w:tcPr>
            <w:tcW w:w="14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3D72B7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0AC194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1</w:t>
            </w:r>
          </w:p>
        </w:tc>
        <w:tc>
          <w:tcPr>
            <w:tcW w:w="178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5527B7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6</w:t>
            </w:r>
          </w:p>
        </w:tc>
        <w:tc>
          <w:tcPr>
            <w:tcW w:w="262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857EA7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36</w:t>
            </w:r>
          </w:p>
        </w:tc>
      </w:tr>
      <w:tr w:rsidR="00691DB6" w:rsidRPr="00691DB6" w14:paraId="1B06A81D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D79A652" w14:textId="5D384E71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EEE8735" w14:textId="571B70E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ai C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FC5D9E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445C1C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328762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249246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55</w:t>
            </w:r>
          </w:p>
        </w:tc>
      </w:tr>
      <w:tr w:rsidR="00691DB6" w:rsidRPr="00691DB6" w14:paraId="28B55034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96C1D73" w14:textId="5A166D7A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3B2B877" w14:textId="6951143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eng X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A5B987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6F4714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AAABA8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2C207E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64</w:t>
            </w:r>
          </w:p>
        </w:tc>
      </w:tr>
      <w:tr w:rsidR="00691DB6" w:rsidRPr="00691DB6" w14:paraId="17CD9991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ED2B255" w14:textId="31326930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4103FBF" w14:textId="6892AD3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ing F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E6A463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E13D4C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9D62C8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8783D1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1</w:t>
            </w:r>
          </w:p>
        </w:tc>
      </w:tr>
      <w:tr w:rsidR="00691DB6" w:rsidRPr="00691DB6" w14:paraId="19CDF289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5891835" w14:textId="1A1525BA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7727C80" w14:textId="26AABCD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ing S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E1F0CC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839CC5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C60F93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F45F4D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10</w:t>
            </w:r>
          </w:p>
        </w:tc>
      </w:tr>
      <w:tr w:rsidR="00691DB6" w:rsidRPr="00691DB6" w14:paraId="4D5920C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CDE27DF" w14:textId="31B40495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1AC4F08" w14:textId="6C9330E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ing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A60C88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DF924E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A0A820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02BDA0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50</w:t>
            </w:r>
          </w:p>
        </w:tc>
      </w:tr>
      <w:tr w:rsidR="00691DB6" w:rsidRPr="00691DB6" w14:paraId="0D08DFD1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4C50E1" w14:textId="17E444ED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DC7C3F8" w14:textId="2778F61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Dong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3B5E13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38E49A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4ABA45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7CC8B4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85</w:t>
            </w:r>
          </w:p>
        </w:tc>
      </w:tr>
      <w:tr w:rsidR="00691DB6" w:rsidRPr="00691DB6" w14:paraId="2735F38C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87F1C69" w14:textId="28BCB263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F71A690" w14:textId="2BA66DF9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ang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60FA18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0B583C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E8C3B5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4CC286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0</w:t>
            </w:r>
          </w:p>
        </w:tc>
      </w:tr>
      <w:tr w:rsidR="00691DB6" w:rsidRPr="00691DB6" w14:paraId="14D2F65C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BCD0153" w14:textId="25877665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2B8A138" w14:textId="6558F04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eng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00DD9E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E6D56B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3A4CEF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4A40EA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53</w:t>
            </w:r>
          </w:p>
        </w:tc>
      </w:tr>
      <w:tr w:rsidR="00691DB6" w:rsidRPr="00691DB6" w14:paraId="2CD2019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C41EB27" w14:textId="752B9614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7E73F2B" w14:textId="4E53B5C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ao W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D6EFBC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5BF0DF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D87876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3638AD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66</w:t>
            </w:r>
          </w:p>
        </w:tc>
      </w:tr>
      <w:tr w:rsidR="00691DB6" w:rsidRPr="00691DB6" w14:paraId="05569BFA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F93F37F" w14:textId="652CC872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9F1095B" w14:textId="45F37844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ao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F00C71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BE1BD4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E2822F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4D332F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75</w:t>
            </w:r>
          </w:p>
        </w:tc>
      </w:tr>
      <w:tr w:rsidR="00691DB6" w:rsidRPr="00691DB6" w14:paraId="447BDCC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6AA776C" w14:textId="1F74FC73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4B44D84" w14:textId="0FDA95E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eng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40E8E4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D75250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219E18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5ED87B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64</w:t>
            </w:r>
          </w:p>
        </w:tc>
      </w:tr>
      <w:tr w:rsidR="00691DB6" w:rsidRPr="00691DB6" w14:paraId="3003C7B5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ED2B190" w14:textId="7E2D9491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3F2BC46" w14:textId="79665E3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ong K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22DB6E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ECE7DD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2BF0E6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698691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9</w:t>
            </w:r>
          </w:p>
        </w:tc>
      </w:tr>
      <w:tr w:rsidR="00691DB6" w:rsidRPr="00691DB6" w14:paraId="07B9F487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C114160" w14:textId="4002ABAE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D05B273" w14:textId="4E139B7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ong L.-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E9BD6E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B90D9D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F0249E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5DAD8C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46</w:t>
            </w:r>
          </w:p>
        </w:tc>
      </w:tr>
      <w:tr w:rsidR="00691DB6" w:rsidRPr="00691DB6" w14:paraId="2B5395C8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3E68A0E" w14:textId="0C599BB0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E4AF89A" w14:textId="06F0569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u Y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D300AA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715994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2A65F9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3ADBDB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55</w:t>
            </w:r>
          </w:p>
        </w:tc>
      </w:tr>
      <w:tr w:rsidR="00691DB6" w:rsidRPr="00691DB6" w14:paraId="3780EA06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0A5E901" w14:textId="41ED8512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7E8B2EA" w14:textId="7000E20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uan G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52495E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79758B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4326AB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D350EA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55</w:t>
            </w:r>
          </w:p>
        </w:tc>
      </w:tr>
      <w:tr w:rsidR="00691DB6" w:rsidRPr="00691DB6" w14:paraId="6482D427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79EC696" w14:textId="183A83C9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1356399" w14:textId="51AA557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uo L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83ACF2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3290A1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5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874094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.5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69530E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57</w:t>
            </w:r>
          </w:p>
        </w:tc>
      </w:tr>
      <w:tr w:rsidR="00691DB6" w:rsidRPr="00691DB6" w14:paraId="344D32B6" w14:textId="77777777" w:rsidTr="00817CBA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A11D721" w14:textId="49D2A6B2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976C33C" w14:textId="2EA3B9A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uo R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C2CC21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C1FD34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BF88D6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956718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20</w:t>
            </w:r>
          </w:p>
        </w:tc>
      </w:tr>
      <w:tr w:rsidR="00691DB6" w:rsidRPr="00691DB6" w14:paraId="785F5023" w14:textId="77777777" w:rsidTr="00817CBA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09F4996" w14:textId="2E6E66B7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9D6AE52" w14:textId="32B32B8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u T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BEA6DC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B82845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91D0DD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AAA0A7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47</w:t>
            </w:r>
          </w:p>
        </w:tc>
      </w:tr>
      <w:tr w:rsidR="00691DB6" w:rsidRPr="00691DB6" w14:paraId="43EB42D6" w14:textId="77777777" w:rsidTr="00817CBA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B924CAA" w14:textId="47B086B0" w:rsidR="00691DB6" w:rsidRPr="00691DB6" w:rsidRDefault="00416134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169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6942300" w14:textId="69292C44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uang D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C0F799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8B941D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620C69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26EE8F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42</w:t>
            </w:r>
          </w:p>
        </w:tc>
      </w:tr>
      <w:tr w:rsidR="00691DB6" w:rsidRPr="00691DB6" w14:paraId="25E3B8F7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36FEB0D" w14:textId="615EEF5A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7992D5C" w14:textId="2A13856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uang S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A6E01E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94AFE4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D0B1A5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DFEDFF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71</w:t>
            </w:r>
          </w:p>
        </w:tc>
      </w:tr>
      <w:tr w:rsidR="00691DB6" w:rsidRPr="00691DB6" w14:paraId="5AF6DB32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3B9D38" w14:textId="393C49E1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60B3DBF" w14:textId="75BAAB6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i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84C780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8A6058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42FDE0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B66347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1</w:t>
            </w:r>
          </w:p>
        </w:tc>
      </w:tr>
      <w:tr w:rsidR="00691DB6" w:rsidRPr="00691DB6" w14:paraId="07A4947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B43E894" w14:textId="4D46E384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73E4053" w14:textId="2537E319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ia L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A36595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20F1AE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886F85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CF1E9D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3</w:t>
            </w:r>
          </w:p>
        </w:tc>
      </w:tr>
      <w:tr w:rsidR="00691DB6" w:rsidRPr="00691DB6" w14:paraId="682E2110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E0EF13" w14:textId="2D6192F6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340952E" w14:textId="3EDB06E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iang F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FA7C10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1A60A8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9EEE91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D70B71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18</w:t>
            </w:r>
          </w:p>
        </w:tc>
      </w:tr>
      <w:tr w:rsidR="00691DB6" w:rsidRPr="00691DB6" w14:paraId="3FCFB7B5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CB745F1" w14:textId="7566436A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E03144E" w14:textId="3B05D3F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iang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72EC17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7BFBC0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19C55C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594280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44</w:t>
            </w:r>
          </w:p>
        </w:tc>
      </w:tr>
      <w:tr w:rsidR="00691DB6" w:rsidRPr="00691DB6" w14:paraId="73D0A6F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EC77292" w14:textId="674FF44F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4832061" w14:textId="0FAAECB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iao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57E252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364CD1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D1CEFD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A29774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80</w:t>
            </w:r>
          </w:p>
        </w:tc>
      </w:tr>
      <w:tr w:rsidR="00691DB6" w:rsidRPr="00691DB6" w14:paraId="1A4BFB69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A348D3" w14:textId="50E16440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12D8584" w14:textId="7A058EC4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ang A.-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A68020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321AD2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5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DFD051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EB82AB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65</w:t>
            </w:r>
          </w:p>
        </w:tc>
      </w:tr>
      <w:tr w:rsidR="00691DB6" w:rsidRPr="00691DB6" w14:paraId="00E20B8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FF8BCD0" w14:textId="49812F3C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4707751" w14:textId="1C5D791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ai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99E2CB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426AE4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AF93B1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65D35B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09</w:t>
            </w:r>
          </w:p>
        </w:tc>
      </w:tr>
      <w:tr w:rsidR="00691DB6" w:rsidRPr="00691DB6" w14:paraId="1E11CA04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AE17C1B" w14:textId="57477F13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76302E2" w14:textId="5E0B969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ai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C726CD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CC6850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8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6E9CFA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2D12F5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87</w:t>
            </w:r>
          </w:p>
        </w:tc>
      </w:tr>
      <w:tr w:rsidR="00691DB6" w:rsidRPr="00691DB6" w14:paraId="7827035B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B7FB1C7" w14:textId="73254A56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9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CD3ED38" w14:textId="69C0E9A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B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940539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3D37DF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393D90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5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9F99DC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95</w:t>
            </w:r>
          </w:p>
        </w:tc>
      </w:tr>
      <w:tr w:rsidR="00691DB6" w:rsidRPr="00691DB6" w14:paraId="096ABDFB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BB8A416" w14:textId="6F20CF2E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57B945E" w14:textId="426A90C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D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0F7B2B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98FE4C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0489F6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D17141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50</w:t>
            </w:r>
          </w:p>
        </w:tc>
      </w:tr>
      <w:tr w:rsidR="00691DB6" w:rsidRPr="00691DB6" w14:paraId="43972786" w14:textId="77777777" w:rsidTr="00B563A2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F06F0D1" w14:textId="4BC6AC92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8516954" w14:textId="39C0E19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K.</w:t>
            </w:r>
          </w:p>
        </w:tc>
        <w:tc>
          <w:tcPr>
            <w:tcW w:w="14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642887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17A2BF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78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56F5DB2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2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0E45B8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3</w:t>
            </w:r>
          </w:p>
        </w:tc>
      </w:tr>
      <w:tr w:rsidR="00691DB6" w:rsidRPr="00691DB6" w14:paraId="754897BF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8D41A58" w14:textId="1EB483A9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C037391" w14:textId="6F2976A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W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B75541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F28156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FCAE85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640214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10</w:t>
            </w:r>
          </w:p>
        </w:tc>
      </w:tr>
      <w:tr w:rsidR="00691DB6" w:rsidRPr="00691DB6" w14:paraId="2E1F8D00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CF2721E" w14:textId="3F592BE0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C10F34A" w14:textId="33A0F7A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 X.-L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1524A9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D04E55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FDFFE7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F31373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82</w:t>
            </w:r>
          </w:p>
        </w:tc>
      </w:tr>
      <w:tr w:rsidR="00691DB6" w:rsidRPr="00691DB6" w14:paraId="68041DF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70FAF1" w14:textId="056A9399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8579D09" w14:textId="6F225B9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ang 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4301F9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537A11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9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22CD28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C94EAE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9</w:t>
            </w:r>
          </w:p>
        </w:tc>
      </w:tr>
      <w:tr w:rsidR="00691DB6" w:rsidRPr="00691DB6" w14:paraId="017A808C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0FE9794" w14:textId="5ACDB3A2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209AC22" w14:textId="1BF37AB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ao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81D640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A923C8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728C96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2C4584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92</w:t>
            </w:r>
          </w:p>
        </w:tc>
      </w:tr>
      <w:tr w:rsidR="00691DB6" w:rsidRPr="00691DB6" w14:paraId="363409A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3A2208C" w14:textId="301AE254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DC782B7" w14:textId="46EF4159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n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9EE5BF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84B7A3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29B3A4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817DAD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5</w:t>
            </w:r>
          </w:p>
        </w:tc>
      </w:tr>
      <w:tr w:rsidR="00691DB6" w:rsidRPr="00691DB6" w14:paraId="23061646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564374D" w14:textId="72C5DB11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0AA2557" w14:textId="28F2D52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u M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A67666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BD14C1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7622A0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6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BF28C8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70</w:t>
            </w:r>
          </w:p>
        </w:tc>
      </w:tr>
      <w:tr w:rsidR="00691DB6" w:rsidRPr="00691DB6" w14:paraId="777A3F07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B913F64" w14:textId="5490FE66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E39AF80" w14:textId="0C70D07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iu P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60EA8F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B7552B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EF4074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2C8413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87</w:t>
            </w:r>
          </w:p>
        </w:tc>
      </w:tr>
      <w:tr w:rsidR="00691DB6" w:rsidRPr="00691DB6" w14:paraId="34587B54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7D0F943" w14:textId="4A95CC7A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6F753C9" w14:textId="3FF0D71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u 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95614B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664BFD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2215AE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6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4A90CB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31</w:t>
            </w:r>
          </w:p>
        </w:tc>
      </w:tr>
      <w:tr w:rsidR="00691DB6" w:rsidRPr="00691DB6" w14:paraId="3D4F6DE0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180129E" w14:textId="72B27984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9570DB7" w14:textId="7081FE0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u M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BB608E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180ADE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09C804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EF1622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9</w:t>
            </w:r>
          </w:p>
        </w:tc>
      </w:tr>
      <w:tr w:rsidR="00691DB6" w:rsidRPr="00691DB6" w14:paraId="213DB2E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B370005" w14:textId="6B6F414B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8088AE4" w14:textId="38736B2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Luo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AC54D2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E2EBD6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224A3E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2AFE70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23</w:t>
            </w:r>
          </w:p>
        </w:tc>
      </w:tr>
      <w:tr w:rsidR="00691DB6" w:rsidRPr="00691DB6" w14:paraId="6A9D3B6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063CAF" w14:textId="07572AB4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552F8D1" w14:textId="3865D25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 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B202B5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C2B720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8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9C29D6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A1D8C5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44</w:t>
            </w:r>
          </w:p>
        </w:tc>
      </w:tr>
      <w:tr w:rsidR="00691DB6" w:rsidRPr="00691DB6" w14:paraId="2010DD40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CFD6DF6" w14:textId="517D1634" w:rsidR="00691DB6" w:rsidRPr="00691DB6" w:rsidRDefault="00C82F23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1703409" w14:textId="6E6C91F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 D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889038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B5A209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BA1686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A2ECA3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55</w:t>
            </w:r>
          </w:p>
        </w:tc>
      </w:tr>
      <w:tr w:rsidR="00691DB6" w:rsidRPr="00691DB6" w14:paraId="32235697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04B358" w14:textId="4403E89C" w:rsidR="00691DB6" w:rsidRPr="00691DB6" w:rsidRDefault="00C82F23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96121AB" w14:textId="10725515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ao Z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E5569C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DC7A3C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EE3C54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3139AB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00</w:t>
            </w:r>
          </w:p>
        </w:tc>
      </w:tr>
      <w:tr w:rsidR="00691DB6" w:rsidRPr="00691DB6" w14:paraId="14F1FF12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0BDBF37" w14:textId="38DFD188" w:rsidR="00691DB6" w:rsidRPr="00691DB6" w:rsidRDefault="00C82F23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A5D6B15" w14:textId="0780102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ei Y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CE1F71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3D228B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5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070E72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8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65F66A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03</w:t>
            </w:r>
          </w:p>
        </w:tc>
      </w:tr>
      <w:tr w:rsidR="00691DB6" w:rsidRPr="00691DB6" w14:paraId="5559A9CC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2D311D1" w14:textId="3643C978" w:rsidR="00691DB6" w:rsidRPr="00691DB6" w:rsidRDefault="00C82F23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65F42F2" w14:textId="7167651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i Q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F97F68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3DAB21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8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7EE72D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1B8B08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19</w:t>
            </w:r>
          </w:p>
        </w:tc>
      </w:tr>
      <w:tr w:rsidR="00691DB6" w:rsidRPr="00691DB6" w14:paraId="5CC6BC6F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BD3E720" w14:textId="249E3C3E" w:rsidR="00691DB6" w:rsidRPr="00691DB6" w:rsidRDefault="00C82F23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B56A5AB" w14:textId="390CC59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abipour H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61E727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919A41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1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7B9831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2E6D6A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66</w:t>
            </w:r>
          </w:p>
        </w:tc>
      </w:tr>
      <w:tr w:rsidR="00691DB6" w:rsidRPr="00691DB6" w14:paraId="55033865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F37C564" w14:textId="0EF354E5" w:rsidR="00691DB6" w:rsidRPr="00691DB6" w:rsidRDefault="00C82F23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99C69B7" w14:textId="189A39C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ie S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09069E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F3B5CE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3687E6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6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AC6504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66</w:t>
            </w:r>
          </w:p>
        </w:tc>
      </w:tr>
      <w:tr w:rsidR="00691DB6" w:rsidRPr="00691DB6" w14:paraId="4C797FBD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974AF0" w14:textId="0AD6831C" w:rsidR="00691DB6" w:rsidRPr="00691DB6" w:rsidRDefault="00416134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222C7A3" w14:textId="10B6EC39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iu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B5161C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C21C80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704454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9E25F9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67</w:t>
            </w:r>
          </w:p>
        </w:tc>
      </w:tr>
      <w:tr w:rsidR="00691DB6" w:rsidRPr="00691DB6" w14:paraId="1ADA4334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2660BB" w14:textId="0EDE0FD4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  <w:r w:rsidR="0041613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759D56E" w14:textId="5B3093D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iu M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C5D9B3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E18D7B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A19353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41B6AB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9</w:t>
            </w:r>
          </w:p>
        </w:tc>
      </w:tr>
      <w:tr w:rsidR="00691DB6" w:rsidRPr="00691DB6" w14:paraId="6A0AB41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50EF5E" w14:textId="1CC70A1E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5FBBBF2" w14:textId="573500B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iu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56601B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55D8CC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0EF3F7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563359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01</w:t>
            </w:r>
          </w:p>
        </w:tc>
      </w:tr>
      <w:tr w:rsidR="00691DB6" w:rsidRPr="00691DB6" w14:paraId="0568299C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7ABF44E" w14:textId="014677D5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AC82A47" w14:textId="6D56730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Ouyang 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C0ACCB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55D84E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FBFFFE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3CA5D4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42</w:t>
            </w:r>
          </w:p>
        </w:tc>
      </w:tr>
      <w:tr w:rsidR="00691DB6" w:rsidRPr="00691DB6" w14:paraId="1CB7D91A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10F27C" w14:textId="67EEA4C6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D3323FD" w14:textId="2245B45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an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DF8697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DF1E74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44320F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E54226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92</w:t>
            </w:r>
          </w:p>
        </w:tc>
      </w:tr>
      <w:tr w:rsidR="00691DB6" w:rsidRPr="00691DB6" w14:paraId="4F427D49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4108992" w14:textId="72DF6D51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97A78B0" w14:textId="7895F26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Ping P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A74B8D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AE35C0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F4E6F8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F1978F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52</w:t>
            </w:r>
          </w:p>
        </w:tc>
      </w:tr>
      <w:tr w:rsidR="00691DB6" w:rsidRPr="00691DB6" w14:paraId="3AFA7376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4CD4664" w14:textId="261F0115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2124140" w14:textId="14B272A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Qian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15DDC5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8DAAFE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89AF08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B0A736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12</w:t>
            </w:r>
          </w:p>
        </w:tc>
      </w:tr>
      <w:tr w:rsidR="00691DB6" w:rsidRPr="00691DB6" w14:paraId="2B9F804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2C5A6C" w14:textId="5E2E43AD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195B1F0" w14:textId="2650AD6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Qiang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6D7E95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41FFF2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A8B8DB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6C7D76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42</w:t>
            </w:r>
          </w:p>
        </w:tc>
      </w:tr>
      <w:tr w:rsidR="00691DB6" w:rsidRPr="00691DB6" w14:paraId="0073068C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1091948" w14:textId="50AB67A9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51BB1CD" w14:textId="603864A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Qin R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280ECB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7065AB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9D3BCD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B01003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9</w:t>
            </w:r>
          </w:p>
        </w:tc>
      </w:tr>
      <w:tr w:rsidR="00691DB6" w:rsidRPr="00691DB6" w14:paraId="449A480D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7CEC8ED" w14:textId="600427A7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2FF2269" w14:textId="662B25C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Qing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0D7F42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7BF60F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8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3F82F9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347627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85</w:t>
            </w:r>
          </w:p>
        </w:tc>
      </w:tr>
      <w:tr w:rsidR="00691DB6" w:rsidRPr="00691DB6" w14:paraId="7C6F6333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DCAF11D" w14:textId="3D653F89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D90CFF0" w14:textId="64AB832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Que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785DAF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52E191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485354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55A189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25</w:t>
            </w:r>
          </w:p>
        </w:tc>
      </w:tr>
      <w:tr w:rsidR="00691DB6" w:rsidRPr="00691DB6" w14:paraId="15450850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83D9AC1" w14:textId="60CB5969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E66C870" w14:textId="766C32A4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Ren E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82440D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1D91F6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1965FF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0ECBE1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20</w:t>
            </w:r>
          </w:p>
        </w:tc>
      </w:tr>
      <w:tr w:rsidR="00691DB6" w:rsidRPr="00691DB6" w14:paraId="3C7F80DF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45C9FDE" w14:textId="3B8086AA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06DB32A" w14:textId="3433026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Ren X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B7F220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749A62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F7751A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F842B5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74</w:t>
            </w:r>
          </w:p>
        </w:tc>
      </w:tr>
      <w:tr w:rsidR="00691DB6" w:rsidRPr="00691DB6" w14:paraId="670B8DEE" w14:textId="77777777" w:rsidTr="00B563A2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27FC3F5" w14:textId="3E9D8C38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21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A8D326A" w14:textId="4D5A42E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Riahipour R.</w:t>
            </w:r>
          </w:p>
        </w:tc>
        <w:tc>
          <w:tcPr>
            <w:tcW w:w="14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5D4175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490B86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78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F001A8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2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207246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3</w:t>
            </w:r>
          </w:p>
        </w:tc>
      </w:tr>
      <w:tr w:rsidR="00691DB6" w:rsidRPr="00691DB6" w14:paraId="55EF5FDF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150C47F" w14:textId="0525A4BC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28F0F3B" w14:textId="7D180D6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hen J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548352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E2B260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8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85DC73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0B11E9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12</w:t>
            </w:r>
          </w:p>
        </w:tc>
      </w:tr>
      <w:tr w:rsidR="00691DB6" w:rsidRPr="00691DB6" w14:paraId="585335D1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B3DBFC2" w14:textId="3C2F340C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AF255D5" w14:textId="36D5DC0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hen P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DD3BCD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F009D0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2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59531C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6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7A321C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11</w:t>
            </w:r>
          </w:p>
        </w:tc>
      </w:tr>
      <w:tr w:rsidR="00691DB6" w:rsidRPr="00691DB6" w14:paraId="2DC4DA7C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B44760F" w14:textId="03DD486D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C71DCD6" w14:textId="21F5D1C4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hi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731F13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1FF549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B5C487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E54FEE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39</w:t>
            </w:r>
          </w:p>
        </w:tc>
      </w:tr>
      <w:tr w:rsidR="00691DB6" w:rsidRPr="00691DB6" w14:paraId="2CE0275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3FEA1B5" w14:textId="622AFF55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A8E94B8" w14:textId="4F29C83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hi S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AEC02F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B3B0A2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300A7F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B38CB6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3</w:t>
            </w:r>
          </w:p>
        </w:tc>
      </w:tr>
      <w:tr w:rsidR="00691DB6" w:rsidRPr="00691DB6" w14:paraId="68D63F8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5287FB" w14:textId="553B3CCE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F376B52" w14:textId="32D3CB8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hi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C1CF90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E8ABCB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B76886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D5CB69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38</w:t>
            </w:r>
          </w:p>
        </w:tc>
      </w:tr>
      <w:tr w:rsidR="00691DB6" w:rsidRPr="00691DB6" w14:paraId="38CF952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E513679" w14:textId="62F5A935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CA3C4E2" w14:textId="3646C95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i J.-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1C4CE9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63580E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5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D9F94F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E2266D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75</w:t>
            </w:r>
          </w:p>
        </w:tc>
      </w:tr>
      <w:tr w:rsidR="00691DB6" w:rsidRPr="00691DB6" w14:paraId="6D8F1CB1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E9AC82D" w14:textId="0F56A66F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2FE1E3E" w14:textId="507EB0C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ong R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9DB1DB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60F021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8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8D010A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11CEBC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19</w:t>
            </w:r>
          </w:p>
        </w:tc>
      </w:tr>
      <w:tr w:rsidR="00691DB6" w:rsidRPr="00691DB6" w14:paraId="77FC0659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4CB0DB" w14:textId="2B4D1510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7299374" w14:textId="30CBD67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u M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10AB76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32C058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ADDBF1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7F909D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01</w:t>
            </w:r>
          </w:p>
        </w:tc>
      </w:tr>
      <w:tr w:rsidR="00691DB6" w:rsidRPr="00691DB6" w14:paraId="2B218D26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8C84D6" w14:textId="435E5761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BD0CD00" w14:textId="0050F6F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ui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45548E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6D984F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1CF4F3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91F26D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00</w:t>
            </w:r>
          </w:p>
        </w:tc>
      </w:tr>
      <w:tr w:rsidR="00691DB6" w:rsidRPr="00691DB6" w14:paraId="1429E93C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130C77E" w14:textId="77AEE632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761FAB4" w14:textId="12C48B0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un G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4DB7B4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314E28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343346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43F1C3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93</w:t>
            </w:r>
          </w:p>
        </w:tc>
      </w:tr>
      <w:tr w:rsidR="00691DB6" w:rsidRPr="00691DB6" w14:paraId="1A4DE39A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E55D51" w14:textId="2C72DA24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839C0F2" w14:textId="3468F809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un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AABD98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DC60E0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214FC8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A28CD0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31</w:t>
            </w:r>
          </w:p>
        </w:tc>
      </w:tr>
      <w:tr w:rsidR="00691DB6" w:rsidRPr="00691DB6" w14:paraId="355E95AA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92159EC" w14:textId="7B1B7073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F837771" w14:textId="38B89E0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un Q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18A198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A02CE2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8AA794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EFC052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70</w:t>
            </w:r>
          </w:p>
        </w:tc>
      </w:tr>
      <w:tr w:rsidR="00691DB6" w:rsidRPr="00691DB6" w14:paraId="3A5DBC6C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A07533" w14:textId="68E6537D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EBCE239" w14:textId="64F82AA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ang L.-C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F3F5D2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CE48C3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6E3C99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BB859E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46</w:t>
            </w:r>
          </w:p>
        </w:tc>
      </w:tr>
      <w:tr w:rsidR="00691DB6" w:rsidRPr="00691DB6" w14:paraId="1D789616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9125C58" w14:textId="7C38C47E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06D5F08" w14:textId="6699B97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ehrani M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EE37F2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89320A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F58030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E78058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3</w:t>
            </w:r>
          </w:p>
        </w:tc>
      </w:tr>
      <w:tr w:rsidR="00691DB6" w:rsidRPr="00691DB6" w14:paraId="729563D6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6228A82" w14:textId="606FB29A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6285FC3" w14:textId="1667F8D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ian J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5EEA11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1EA5F23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4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F4A67D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47FB6D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87</w:t>
            </w:r>
          </w:p>
        </w:tc>
      </w:tr>
      <w:tr w:rsidR="00691DB6" w:rsidRPr="00691DB6" w14:paraId="320E4D9D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82408DE" w14:textId="485D6D5F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9751DDD" w14:textId="26D42EF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ian X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D0792B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694FBE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C90C34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8A160E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34</w:t>
            </w:r>
          </w:p>
        </w:tc>
      </w:tr>
      <w:tr w:rsidR="00691DB6" w:rsidRPr="00691DB6" w14:paraId="190E595A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9C44A83" w14:textId="0033B04F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A6B728F" w14:textId="2FE5032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B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716B22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CBDC36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6FE580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682F56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63</w:t>
            </w:r>
          </w:p>
        </w:tc>
      </w:tr>
      <w:tr w:rsidR="00691DB6" w:rsidRPr="00691DB6" w14:paraId="22CA34E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68683D2" w14:textId="3666DFE5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17BFCFD" w14:textId="0AF21045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L.-L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CA5266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6BE91D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7ECA27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C22169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52</w:t>
            </w:r>
          </w:p>
        </w:tc>
      </w:tr>
      <w:tr w:rsidR="00691DB6" w:rsidRPr="00691DB6" w14:paraId="4586D0D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25CD178" w14:textId="07004ED0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DDCC7F9" w14:textId="1DB242F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M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9F0A46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FE0C4F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CEFEEC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BA7F5A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19</w:t>
            </w:r>
          </w:p>
        </w:tc>
      </w:tr>
      <w:tr w:rsidR="00691DB6" w:rsidRPr="00691DB6" w14:paraId="056F51DD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006C083" w14:textId="6924E435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E145DD1" w14:textId="0360799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N.-N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E60214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8E9482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88101C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82D85B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83</w:t>
            </w:r>
          </w:p>
        </w:tc>
      </w:tr>
      <w:tr w:rsidR="00691DB6" w:rsidRPr="00691DB6" w14:paraId="3906B96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A44E59" w14:textId="6FA63AE5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C5E759D" w14:textId="430F385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Q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ED2D43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924F79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5A3AFDA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421A01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42</w:t>
            </w:r>
          </w:p>
        </w:tc>
      </w:tr>
      <w:tr w:rsidR="00691DB6" w:rsidRPr="00691DB6" w14:paraId="5B6E6963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2040068" w14:textId="2782E411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E907B02" w14:textId="7D5BC73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ang R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7CBE4C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414733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F96004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8951C6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94</w:t>
            </w:r>
          </w:p>
        </w:tc>
      </w:tr>
      <w:tr w:rsidR="00691DB6" w:rsidRPr="00691DB6" w14:paraId="3A5C51BA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5CDE4FD" w14:textId="7A0B3DD7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6D69893" w14:textId="2121909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ei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61A810F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7A0FF6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673A49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D7DB38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25</w:t>
            </w:r>
          </w:p>
        </w:tc>
      </w:tr>
      <w:tr w:rsidR="00691DB6" w:rsidRPr="00691DB6" w14:paraId="66CA40DD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2B81BB3" w14:textId="53A63A61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C0B4E4F" w14:textId="74C58C5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eng M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8C813F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EB24DB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4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95CF3D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E02A6E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65</w:t>
            </w:r>
          </w:p>
        </w:tc>
      </w:tr>
      <w:tr w:rsidR="00691DB6" w:rsidRPr="00691DB6" w14:paraId="3D1F14F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82740AA" w14:textId="30387B61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4E8A68F" w14:textId="690D1E3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u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C4A658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D260B5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2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78DE8E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A2C35F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22</w:t>
            </w:r>
          </w:p>
        </w:tc>
      </w:tr>
      <w:tr w:rsidR="00691DB6" w:rsidRPr="00691DB6" w14:paraId="21B71E99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6C74A943" w14:textId="57E24630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28E6580" w14:textId="266C057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u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BD8CA9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6E0328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1FF700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F79E0F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34</w:t>
            </w:r>
          </w:p>
        </w:tc>
      </w:tr>
      <w:tr w:rsidR="00691DB6" w:rsidRPr="00691DB6" w14:paraId="278830E6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1D8B08" w14:textId="2235A118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D6B7544" w14:textId="549FEA2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u Q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2E7E96D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96E31A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373318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53EDBF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83</w:t>
            </w:r>
          </w:p>
        </w:tc>
      </w:tr>
      <w:tr w:rsidR="00691DB6" w:rsidRPr="00691DB6" w14:paraId="62BE5659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EC8AF90" w14:textId="739E5704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403F024" w14:textId="580BB56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Wu S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620843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87C5A5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5A19B5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3D0F7C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74</w:t>
            </w:r>
          </w:p>
        </w:tc>
      </w:tr>
      <w:tr w:rsidR="00691DB6" w:rsidRPr="00691DB6" w14:paraId="0AAAD280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B0371FE" w14:textId="0848FA94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E38F910" w14:textId="52426A9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ia M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AB7A1D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1C8BCC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3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CFFDC6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EB897F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66</w:t>
            </w:r>
          </w:p>
        </w:tc>
      </w:tr>
      <w:tr w:rsidR="00691DB6" w:rsidRPr="00691DB6" w14:paraId="022AD6F0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65A1E0A" w14:textId="0BA74777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4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A3F3F8C" w14:textId="543C64F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ia Y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775B68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9E721C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307512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AC1A6D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53</w:t>
            </w:r>
          </w:p>
        </w:tc>
      </w:tr>
      <w:tr w:rsidR="00691DB6" w:rsidRPr="00691DB6" w14:paraId="000719ED" w14:textId="77777777" w:rsidTr="00B563A2">
        <w:trPr>
          <w:trHeight w:val="300"/>
        </w:trPr>
        <w:tc>
          <w:tcPr>
            <w:tcW w:w="9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0846238" w14:textId="1F44B4FE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31B8DE8E" w14:textId="5707FDB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iang D.</w:t>
            </w:r>
          </w:p>
        </w:tc>
        <w:tc>
          <w:tcPr>
            <w:tcW w:w="1485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1C3EC0C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E759DC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78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132CA2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</w:t>
            </w:r>
          </w:p>
        </w:tc>
        <w:tc>
          <w:tcPr>
            <w:tcW w:w="2621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448366A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25</w:t>
            </w:r>
          </w:p>
        </w:tc>
      </w:tr>
      <w:tr w:rsidR="00691DB6" w:rsidRPr="00691DB6" w14:paraId="210F31F3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B7A3E1D" w14:textId="1A921DB2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BADAE0A" w14:textId="1F05BE6D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ie H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0FA6C0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20F43C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EA8E19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FE3610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44</w:t>
            </w:r>
          </w:p>
        </w:tc>
      </w:tr>
      <w:tr w:rsidR="00691DB6" w:rsidRPr="00691DB6" w14:paraId="16207BC7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EFC0547" w14:textId="3284FBF0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5635202" w14:textId="20F06419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ie W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E4DC8B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919812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9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27C6DE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5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A908A8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26</w:t>
            </w:r>
          </w:p>
        </w:tc>
      </w:tr>
      <w:tr w:rsidR="00691DB6" w:rsidRPr="00691DB6" w14:paraId="62D59DC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7393404" w14:textId="5503FB2F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88D7C88" w14:textId="585A16E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ing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6EF49A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4E9096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B1B3CD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EF9DE6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30</w:t>
            </w:r>
          </w:p>
        </w:tc>
      </w:tr>
      <w:tr w:rsidR="00691DB6" w:rsidRPr="00691DB6" w14:paraId="790F3CA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813F53A" w14:textId="5AFB8651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0B3828A" w14:textId="66725A29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u G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1A3EB7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88DB78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FC7B5A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B9187A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71</w:t>
            </w:r>
          </w:p>
        </w:tc>
      </w:tr>
      <w:tr w:rsidR="00691DB6" w:rsidRPr="00691DB6" w14:paraId="2719CCDA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897E5EE" w14:textId="45429471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65CCC14" w14:textId="499B58D1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u K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10DF55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F897E1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8B72BB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6160DB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29</w:t>
            </w:r>
          </w:p>
        </w:tc>
      </w:tr>
      <w:tr w:rsidR="00691DB6" w:rsidRPr="00691DB6" w14:paraId="55BD4534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3D47BB9" w14:textId="61AF3601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99B2859" w14:textId="2A99529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u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067A46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31A63C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673704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5A77EE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37</w:t>
            </w:r>
          </w:p>
        </w:tc>
      </w:tr>
      <w:tr w:rsidR="00691DB6" w:rsidRPr="00691DB6" w14:paraId="57BB19F3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914C670" w14:textId="3950481C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0D0D9BC5" w14:textId="29440D9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Xue B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E1D895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E29BD7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125684A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.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C2BCF4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09</w:t>
            </w:r>
          </w:p>
        </w:tc>
      </w:tr>
      <w:tr w:rsidR="00691DB6" w:rsidRPr="00691DB6" w14:paraId="0846FE6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FDF6C99" w14:textId="71F58E43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95603F1" w14:textId="1F20503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an M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3E2370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864DDF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0A4BE1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B1CBB3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89</w:t>
            </w:r>
          </w:p>
        </w:tc>
      </w:tr>
      <w:tr w:rsidR="00691DB6" w:rsidRPr="00691DB6" w14:paraId="2A752DB0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269B8673" w14:textId="146DBCEF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7819E01" w14:textId="1AEE87D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ang D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29756F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2F124D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81E37E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A53587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77</w:t>
            </w:r>
          </w:p>
        </w:tc>
      </w:tr>
      <w:tr w:rsidR="00691DB6" w:rsidRPr="00691DB6" w14:paraId="1693FFFA" w14:textId="77777777" w:rsidTr="00817CBA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C6680B7" w14:textId="03C8CEAE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364ED22" w14:textId="4A13DFEB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ang L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1EA068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A09F07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1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A5BDE1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1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1654EF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64</w:t>
            </w:r>
          </w:p>
        </w:tc>
      </w:tr>
      <w:tr w:rsidR="00691DB6" w:rsidRPr="00691DB6" w14:paraId="2AF82CAF" w14:textId="77777777" w:rsidTr="00817CBA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6CFD8E9" w14:textId="23F3A287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EC13A3D" w14:textId="57142D58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ang M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45E3F69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5782D8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E76E3E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21356D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40</w:t>
            </w:r>
          </w:p>
        </w:tc>
      </w:tr>
      <w:tr w:rsidR="00691DB6" w:rsidRPr="00691DB6" w14:paraId="374961B8" w14:textId="77777777" w:rsidTr="00817CBA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DD70B98" w14:textId="50B6E355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DE48DC7" w14:textId="2AA8129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e D.-D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41FD0A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3955E5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5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3450A26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8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473BDE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865</w:t>
            </w:r>
          </w:p>
        </w:tc>
      </w:tr>
      <w:tr w:rsidR="00691DB6" w:rsidRPr="00691DB6" w14:paraId="206EAFE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536B407" w14:textId="02995580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EA51E66" w14:textId="584B3117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eoh G.-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4F8C0F3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B2F801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851385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EEC0AF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83</w:t>
            </w:r>
          </w:p>
        </w:tc>
      </w:tr>
      <w:tr w:rsidR="00691DB6" w:rsidRPr="00691DB6" w14:paraId="019C2070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1600863" w14:textId="5C34ACC4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C2EB061" w14:textId="415E9AC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eoh G.H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631611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F667FE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6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A45A4D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CD2E4B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16</w:t>
            </w:r>
          </w:p>
        </w:tc>
      </w:tr>
      <w:tr w:rsidR="00691DB6" w:rsidRPr="00691DB6" w14:paraId="5EDDA10A" w14:textId="77777777" w:rsidTr="00B563A2">
        <w:trPr>
          <w:trHeight w:val="300"/>
        </w:trPr>
        <w:tc>
          <w:tcPr>
            <w:tcW w:w="96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D951CC3" w14:textId="5D4E74D8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3C7D47E6" w14:textId="35963965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in L.</w:t>
            </w: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D3C067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2CFE64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78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CC1373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21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0B6FE62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59</w:t>
            </w:r>
          </w:p>
        </w:tc>
      </w:tr>
      <w:tr w:rsidR="00691DB6" w:rsidRPr="00691DB6" w14:paraId="7022CAFC" w14:textId="77777777" w:rsidTr="00B563A2">
        <w:trPr>
          <w:trHeight w:val="300"/>
        </w:trPr>
        <w:tc>
          <w:tcPr>
            <w:tcW w:w="96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777D6EB" w14:textId="18A8598D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9</w:t>
            </w:r>
          </w:p>
        </w:tc>
        <w:tc>
          <w:tcPr>
            <w:tcW w:w="26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B7CF0DA" w14:textId="1AB3630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u P.</w:t>
            </w:r>
          </w:p>
        </w:tc>
        <w:tc>
          <w:tcPr>
            <w:tcW w:w="1485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1330C23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097D52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178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BDA22B2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21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2A71F07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61</w:t>
            </w:r>
          </w:p>
        </w:tc>
      </w:tr>
      <w:tr w:rsidR="00691DB6" w:rsidRPr="00691DB6" w14:paraId="2ED704C2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D229E0" w14:textId="0D6434CF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69D2175" w14:textId="15325C83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Yu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519705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BF81E5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8B19E5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1135CA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19</w:t>
            </w:r>
          </w:p>
        </w:tc>
      </w:tr>
      <w:tr w:rsidR="00691DB6" w:rsidRPr="00691DB6" w14:paraId="676A6031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9DE4AE4" w14:textId="41B70707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FEBBA16" w14:textId="3B4F5EE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A.-N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014EACB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245CB3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3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0A90EC4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2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4C5E836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70</w:t>
            </w:r>
          </w:p>
        </w:tc>
      </w:tr>
      <w:tr w:rsidR="00691DB6" w:rsidRPr="00691DB6" w14:paraId="38CBE6FD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76F92C50" w14:textId="71ACE873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025E436" w14:textId="62CBF4B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G.-D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8B0BBD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F23FBB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27D04B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412B64E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46</w:t>
            </w:r>
          </w:p>
        </w:tc>
      </w:tr>
      <w:tr w:rsidR="00691DB6" w:rsidRPr="00691DB6" w14:paraId="5687E28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1693A4D" w14:textId="72DD1BC9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CEE4CE7" w14:textId="3A44A189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M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D0904D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E0BD058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644C62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37731F6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22</w:t>
            </w:r>
          </w:p>
        </w:tc>
      </w:tr>
      <w:tr w:rsidR="00691DB6" w:rsidRPr="00691DB6" w14:paraId="2BBB15F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60AD693" w14:textId="711C7B73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58D68457" w14:textId="72DD2A30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ng T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89FEDA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A6BDBCE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7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46DC4F0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CD03CD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30</w:t>
            </w:r>
          </w:p>
        </w:tc>
      </w:tr>
      <w:tr w:rsidR="00691DB6" w:rsidRPr="00691DB6" w14:paraId="278F52D1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3477DDA" w14:textId="0BBFA0A8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28B3E019" w14:textId="3D5538BE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o H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7A8F900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865274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BA0A40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0CC2C86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49</w:t>
            </w:r>
          </w:p>
        </w:tc>
      </w:tr>
      <w:tr w:rsidR="00691DB6" w:rsidRPr="00691DB6" w14:paraId="181D3998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4068DA44" w14:textId="2BBCB59F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118A4157" w14:textId="72A3F43A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ao X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7FF969E3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E602E0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1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AD20F5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6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17A460AB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40</w:t>
            </w:r>
          </w:p>
        </w:tc>
      </w:tr>
      <w:tr w:rsidR="00691DB6" w:rsidRPr="00691DB6" w14:paraId="19A7A9CF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34373BE9" w14:textId="1AF032A4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46021C41" w14:textId="40FB342F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ong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5A02D5C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9D14B21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2D3BFE2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71926E8A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38</w:t>
            </w:r>
          </w:p>
        </w:tc>
      </w:tr>
      <w:tr w:rsidR="00691DB6" w:rsidRPr="00691DB6" w14:paraId="0C2BD20E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502A1F79" w14:textId="4A45FC04" w:rsidR="00691DB6" w:rsidRPr="00691DB6" w:rsidRDefault="007B1289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C82F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7B06446A" w14:textId="2BA52D66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ou J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A7B8015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EED7CE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67DE34A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529729C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50</w:t>
            </w:r>
          </w:p>
        </w:tc>
      </w:tr>
      <w:tr w:rsidR="00691DB6" w:rsidRPr="00691DB6" w14:paraId="4E7C88C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08260D20" w14:textId="039EA1A2" w:rsidR="00691DB6" w:rsidRPr="00691DB6" w:rsidRDefault="00F0231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9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36D23448" w14:textId="6704718C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u G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392C75B7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9ACB2DC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7156A9C4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24BBAA2F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78</w:t>
            </w:r>
          </w:p>
        </w:tc>
      </w:tr>
      <w:tr w:rsidR="00691DB6" w:rsidRPr="00691DB6" w14:paraId="58A729EB" w14:textId="77777777" w:rsidTr="00B563A2">
        <w:trPr>
          <w:trHeight w:val="300"/>
        </w:trPr>
        <w:tc>
          <w:tcPr>
            <w:tcW w:w="960" w:type="dxa"/>
            <w:shd w:val="clear" w:color="auto" w:fill="auto"/>
            <w:noWrap/>
            <w:vAlign w:val="bottom"/>
            <w:hideMark/>
          </w:tcPr>
          <w:p w14:paraId="1A98A4AC" w14:textId="07BA5270" w:rsidR="00691DB6" w:rsidRPr="00691DB6" w:rsidRDefault="00F0231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7</w:t>
            </w:r>
            <w:r w:rsidR="005C72C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</w:p>
        </w:tc>
        <w:tc>
          <w:tcPr>
            <w:tcW w:w="2685" w:type="dxa"/>
            <w:shd w:val="clear" w:color="auto" w:fill="auto"/>
            <w:noWrap/>
            <w:vAlign w:val="bottom"/>
            <w:hideMark/>
          </w:tcPr>
          <w:p w14:paraId="6CF2148D" w14:textId="78657892" w:rsidR="00691DB6" w:rsidRPr="00691DB6" w:rsidRDefault="00691DB6" w:rsidP="00691DB6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Zhu Y.</w:t>
            </w:r>
          </w:p>
        </w:tc>
        <w:tc>
          <w:tcPr>
            <w:tcW w:w="1485" w:type="dxa"/>
            <w:shd w:val="clear" w:color="auto" w:fill="auto"/>
            <w:noWrap/>
            <w:vAlign w:val="bottom"/>
            <w:hideMark/>
          </w:tcPr>
          <w:p w14:paraId="1E0B5CA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4EE878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14:paraId="3DD302FD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2621" w:type="dxa"/>
            <w:shd w:val="clear" w:color="auto" w:fill="auto"/>
            <w:noWrap/>
            <w:vAlign w:val="bottom"/>
            <w:hideMark/>
          </w:tcPr>
          <w:p w14:paraId="63268AC9" w14:textId="77777777" w:rsidR="00691DB6" w:rsidRPr="00691DB6" w:rsidRDefault="00691DB6" w:rsidP="00691DB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691D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12</w:t>
            </w:r>
          </w:p>
        </w:tc>
      </w:tr>
    </w:tbl>
    <w:p w14:paraId="0EEBDDAA" w14:textId="77777777" w:rsidR="00B563A2" w:rsidRDefault="00B563A2" w:rsidP="00D858A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40488C9" w14:textId="604039CC" w:rsidR="00EE058F" w:rsidRDefault="00991B68" w:rsidP="00EE058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91B68">
        <w:rPr>
          <w:rFonts w:ascii="Times New Roman" w:hAnsi="Times New Roman" w:cs="Times New Roman"/>
          <w:i/>
          <w:sz w:val="24"/>
          <w:szCs w:val="24"/>
        </w:rPr>
        <w:t>S.</w:t>
      </w:r>
      <w:r w:rsidR="00EE058F" w:rsidRPr="00D04B09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t>7</w:t>
      </w:r>
      <w:r w:rsidR="00EE058F" w:rsidRPr="00D04B09">
        <w:rPr>
          <w:rFonts w:ascii="Times New Roman" w:hAnsi="Times New Roman" w:cs="Times New Roman"/>
          <w:sz w:val="24"/>
          <w:szCs w:val="24"/>
        </w:rPr>
        <w:t xml:space="preserve">: </w:t>
      </w:r>
      <w:r w:rsidR="00EE058F">
        <w:rPr>
          <w:rFonts w:ascii="Times New Roman" w:hAnsi="Times New Roman" w:cs="Times New Roman"/>
          <w:sz w:val="24"/>
          <w:szCs w:val="24"/>
        </w:rPr>
        <w:t>World Collaboration Map</w:t>
      </w:r>
      <w:r w:rsidR="00F862E5">
        <w:rPr>
          <w:rFonts w:ascii="Times New Roman" w:hAnsi="Times New Roman" w:cs="Times New Roman"/>
          <w:sz w:val="24"/>
          <w:szCs w:val="24"/>
        </w:rPr>
        <w:t xml:space="preserve"> of Country </w:t>
      </w:r>
      <w:r>
        <w:rPr>
          <w:rFonts w:ascii="Times New Roman" w:hAnsi="Times New Roman" w:cs="Times New Roman"/>
          <w:sz w:val="24"/>
          <w:szCs w:val="24"/>
        </w:rPr>
        <w:t>I</w:t>
      </w:r>
      <w:r w:rsidR="00F862E5">
        <w:rPr>
          <w:rFonts w:ascii="Times New Roman" w:hAnsi="Times New Roman" w:cs="Times New Roman"/>
          <w:sz w:val="24"/>
          <w:szCs w:val="24"/>
        </w:rPr>
        <w:t>nvolvements “From” and “To”</w:t>
      </w:r>
      <w:r w:rsidR="00EE058F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W w:w="5109" w:type="dxa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590"/>
        <w:gridCol w:w="1096"/>
        <w:gridCol w:w="2308"/>
        <w:gridCol w:w="1229"/>
      </w:tblGrid>
      <w:tr w:rsidR="00EE058F" w:rsidRPr="00EE058F" w14:paraId="1C3E131B" w14:textId="77777777" w:rsidTr="00EE058F">
        <w:trPr>
          <w:trHeight w:val="300"/>
        </w:trPr>
        <w:tc>
          <w:tcPr>
            <w:tcW w:w="1096" w:type="dxa"/>
            <w:tcBorders>
              <w:top w:val="single" w:sz="4" w:space="0" w:color="auto"/>
              <w:bottom w:val="single" w:sz="4" w:space="0" w:color="auto"/>
            </w:tcBorders>
          </w:tcPr>
          <w:p w14:paraId="7AAB723A" w14:textId="602FF4FF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/N</w:t>
            </w:r>
          </w:p>
        </w:tc>
        <w:tc>
          <w:tcPr>
            <w:tcW w:w="10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62398" w14:textId="51CE8404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rom</w:t>
            </w:r>
          </w:p>
        </w:tc>
        <w:tc>
          <w:tcPr>
            <w:tcW w:w="23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07EB9" w14:textId="77777777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To</w:t>
            </w:r>
          </w:p>
        </w:tc>
        <w:tc>
          <w:tcPr>
            <w:tcW w:w="6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A4676" w14:textId="77777777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requency</w:t>
            </w:r>
          </w:p>
        </w:tc>
      </w:tr>
      <w:tr w:rsidR="00EE058F" w:rsidRPr="00EE058F" w14:paraId="166C6452" w14:textId="77777777" w:rsidTr="00EE058F">
        <w:trPr>
          <w:trHeight w:val="300"/>
        </w:trPr>
        <w:tc>
          <w:tcPr>
            <w:tcW w:w="1096" w:type="dxa"/>
            <w:tcBorders>
              <w:top w:val="single" w:sz="4" w:space="0" w:color="auto"/>
            </w:tcBorders>
          </w:tcPr>
          <w:p w14:paraId="1DC869CD" w14:textId="2AD6C928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  <w:tc>
          <w:tcPr>
            <w:tcW w:w="109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FBE6A" w14:textId="1E4A270A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ustralia</w:t>
            </w:r>
          </w:p>
        </w:tc>
        <w:tc>
          <w:tcPr>
            <w:tcW w:w="230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8A68D" w14:textId="024C9106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rance</w:t>
            </w:r>
          </w:p>
        </w:tc>
        <w:tc>
          <w:tcPr>
            <w:tcW w:w="60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A31FD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</w:tr>
      <w:tr w:rsidR="00EE058F" w:rsidRPr="00EE058F" w14:paraId="59D7E7EA" w14:textId="77777777" w:rsidTr="00EE058F">
        <w:trPr>
          <w:trHeight w:val="300"/>
        </w:trPr>
        <w:tc>
          <w:tcPr>
            <w:tcW w:w="1096" w:type="dxa"/>
          </w:tcPr>
          <w:p w14:paraId="1B6DA3CE" w14:textId="0CEFDA4D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5751541D" w14:textId="2C8F95AC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ustrali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6614B5F6" w14:textId="7875E703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ng Kong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43958339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</w:tr>
      <w:tr w:rsidR="00EE058F" w:rsidRPr="00EE058F" w14:paraId="6EC19551" w14:textId="77777777" w:rsidTr="00EE058F">
        <w:trPr>
          <w:trHeight w:val="300"/>
        </w:trPr>
        <w:tc>
          <w:tcPr>
            <w:tcW w:w="1096" w:type="dxa"/>
          </w:tcPr>
          <w:p w14:paraId="0A49A520" w14:textId="68967C7C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4AE8DD6A" w14:textId="5831D1C7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nad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62830A71" w14:textId="665E1E19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inland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58347035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</w:tr>
      <w:tr w:rsidR="00EE058F" w:rsidRPr="00EE058F" w14:paraId="23B6E871" w14:textId="77777777" w:rsidTr="00EE058F">
        <w:trPr>
          <w:trHeight w:val="300"/>
        </w:trPr>
        <w:tc>
          <w:tcPr>
            <w:tcW w:w="1096" w:type="dxa"/>
          </w:tcPr>
          <w:p w14:paraId="160C1114" w14:textId="703289F2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138A2C21" w14:textId="46506A55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nad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36CBB073" w14:textId="285C6CAC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weden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3F3D0A0A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</w:tr>
      <w:tr w:rsidR="00EE058F" w:rsidRPr="00EE058F" w14:paraId="57EF9BC2" w14:textId="77777777" w:rsidTr="00EE058F">
        <w:trPr>
          <w:trHeight w:val="300"/>
        </w:trPr>
        <w:tc>
          <w:tcPr>
            <w:tcW w:w="1096" w:type="dxa"/>
          </w:tcPr>
          <w:p w14:paraId="2CCD9C7F" w14:textId="5DE2EE24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5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3B00037A" w14:textId="67F7E9B4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nad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0A9243A7" w14:textId="2F4BC615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witzerland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283A1976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</w:tr>
      <w:tr w:rsidR="00EE058F" w:rsidRPr="00EE058F" w14:paraId="303202E0" w14:textId="77777777" w:rsidTr="00EE058F">
        <w:trPr>
          <w:trHeight w:val="300"/>
        </w:trPr>
        <w:tc>
          <w:tcPr>
            <w:tcW w:w="1096" w:type="dxa"/>
          </w:tcPr>
          <w:p w14:paraId="0D10B548" w14:textId="65D6C433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1E373DCA" w14:textId="66F98282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484A3FD4" w14:textId="1BD6F8E4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Australia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637F92DD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</w:tr>
      <w:tr w:rsidR="00EE058F" w:rsidRPr="00EE058F" w14:paraId="2E4B5484" w14:textId="77777777" w:rsidTr="00EE058F">
        <w:trPr>
          <w:trHeight w:val="300"/>
        </w:trPr>
        <w:tc>
          <w:tcPr>
            <w:tcW w:w="1096" w:type="dxa"/>
          </w:tcPr>
          <w:p w14:paraId="146A6276" w14:textId="7B31D2A8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7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09A51602" w14:textId="55074EE4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1D49FAE8" w14:textId="0B9481C0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anada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3A2B6841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6</w:t>
            </w:r>
          </w:p>
        </w:tc>
      </w:tr>
      <w:tr w:rsidR="00EE058F" w:rsidRPr="00EE058F" w14:paraId="000A14AF" w14:textId="77777777" w:rsidTr="00EE058F">
        <w:trPr>
          <w:trHeight w:val="300"/>
        </w:trPr>
        <w:tc>
          <w:tcPr>
            <w:tcW w:w="1096" w:type="dxa"/>
          </w:tcPr>
          <w:p w14:paraId="2B7600C4" w14:textId="416B7A15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8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1AF609B2" w14:textId="50501658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6BDEBEEA" w14:textId="1A184A93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rance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5B4EFB43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</w:tr>
      <w:tr w:rsidR="00EE058F" w:rsidRPr="00EE058F" w14:paraId="09A17519" w14:textId="77777777" w:rsidTr="00EE058F">
        <w:trPr>
          <w:trHeight w:val="300"/>
        </w:trPr>
        <w:tc>
          <w:tcPr>
            <w:tcW w:w="1096" w:type="dxa"/>
          </w:tcPr>
          <w:p w14:paraId="79DA9FAD" w14:textId="533745A1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9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1DC81ACC" w14:textId="69082E07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20B8D7CF" w14:textId="40FC6B53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ermany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6E3BDD30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</w:tr>
      <w:tr w:rsidR="00EE058F" w:rsidRPr="00EE058F" w14:paraId="14CF7990" w14:textId="77777777" w:rsidTr="00EE058F">
        <w:trPr>
          <w:trHeight w:val="300"/>
        </w:trPr>
        <w:tc>
          <w:tcPr>
            <w:tcW w:w="1096" w:type="dxa"/>
          </w:tcPr>
          <w:p w14:paraId="7325E328" w14:textId="147BC15F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0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121600E6" w14:textId="532CA795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712D2F99" w14:textId="682883CF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Hong Kong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6D87FBB0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</w:tr>
      <w:tr w:rsidR="00EE058F" w:rsidRPr="00EE058F" w14:paraId="053F6CC4" w14:textId="77777777" w:rsidTr="00EE058F">
        <w:trPr>
          <w:trHeight w:val="300"/>
        </w:trPr>
        <w:tc>
          <w:tcPr>
            <w:tcW w:w="1096" w:type="dxa"/>
          </w:tcPr>
          <w:p w14:paraId="7E2B40DF" w14:textId="66002D5D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1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76774F11" w14:textId="0F88622E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5A21437F" w14:textId="6D55D001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taly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492756F2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</w:tr>
      <w:tr w:rsidR="00EE058F" w:rsidRPr="00EE058F" w14:paraId="3837D707" w14:textId="77777777" w:rsidTr="00EE058F">
        <w:trPr>
          <w:trHeight w:val="300"/>
        </w:trPr>
        <w:tc>
          <w:tcPr>
            <w:tcW w:w="1096" w:type="dxa"/>
          </w:tcPr>
          <w:p w14:paraId="19857749" w14:textId="3AF4E490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6D3C4F6D" w14:textId="5C6493C3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3DBFF997" w14:textId="45722AF1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Japan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08D6EC67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</w:tr>
      <w:tr w:rsidR="00EE058F" w:rsidRPr="00EE058F" w14:paraId="0FC714EA" w14:textId="77777777" w:rsidTr="00EE058F">
        <w:trPr>
          <w:trHeight w:val="300"/>
        </w:trPr>
        <w:tc>
          <w:tcPr>
            <w:tcW w:w="1096" w:type="dxa"/>
          </w:tcPr>
          <w:p w14:paraId="507B4FFD" w14:textId="41F46CD6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3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5140F671" w14:textId="303DDE06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443B3128" w14:textId="63E73D83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Korea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2DD998C9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</w:tr>
      <w:tr w:rsidR="00EE058F" w:rsidRPr="00EE058F" w14:paraId="27C1E9AC" w14:textId="77777777" w:rsidTr="00EE058F">
        <w:trPr>
          <w:trHeight w:val="300"/>
        </w:trPr>
        <w:tc>
          <w:tcPr>
            <w:tcW w:w="1096" w:type="dxa"/>
          </w:tcPr>
          <w:p w14:paraId="32E6BBF2" w14:textId="7637AE15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4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637A09D5" w14:textId="25B88583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5BD80C64" w14:textId="73D240FC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New Zealand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0A603445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</w:tr>
      <w:tr w:rsidR="00EE058F" w:rsidRPr="00EE058F" w14:paraId="0CAB4C46" w14:textId="77777777" w:rsidTr="0019238F">
        <w:trPr>
          <w:trHeight w:val="300"/>
        </w:trPr>
        <w:tc>
          <w:tcPr>
            <w:tcW w:w="1096" w:type="dxa"/>
            <w:tcBorders>
              <w:bottom w:val="nil"/>
            </w:tcBorders>
          </w:tcPr>
          <w:p w14:paraId="1987454C" w14:textId="132BFDEC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5</w:t>
            </w:r>
          </w:p>
        </w:tc>
        <w:tc>
          <w:tcPr>
            <w:tcW w:w="109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552E4493" w14:textId="58C50615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B09941D" w14:textId="6BB8F2E9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audi Arabia</w:t>
            </w:r>
          </w:p>
        </w:tc>
        <w:tc>
          <w:tcPr>
            <w:tcW w:w="60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69841F22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</w:tr>
      <w:tr w:rsidR="00EE058F" w:rsidRPr="00EE058F" w14:paraId="2AA4905B" w14:textId="77777777" w:rsidTr="0019238F">
        <w:trPr>
          <w:trHeight w:val="300"/>
        </w:trPr>
        <w:tc>
          <w:tcPr>
            <w:tcW w:w="1096" w:type="dxa"/>
            <w:tcBorders>
              <w:bottom w:val="nil"/>
            </w:tcBorders>
          </w:tcPr>
          <w:p w14:paraId="6D886152" w14:textId="68C856C3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6</w:t>
            </w:r>
          </w:p>
        </w:tc>
        <w:tc>
          <w:tcPr>
            <w:tcW w:w="1096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2299C2A4" w14:textId="757A3D23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FCCE3AB" w14:textId="4288194E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ingapore</w:t>
            </w:r>
          </w:p>
        </w:tc>
        <w:tc>
          <w:tcPr>
            <w:tcW w:w="609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14:paraId="72470C02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</w:tr>
      <w:tr w:rsidR="00EE058F" w:rsidRPr="00EE058F" w14:paraId="1AB25A2D" w14:textId="77777777" w:rsidTr="0019238F">
        <w:trPr>
          <w:trHeight w:val="300"/>
        </w:trPr>
        <w:tc>
          <w:tcPr>
            <w:tcW w:w="1096" w:type="dxa"/>
            <w:tcBorders>
              <w:top w:val="nil"/>
            </w:tcBorders>
          </w:tcPr>
          <w:p w14:paraId="41CA1CF4" w14:textId="103545C1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7</w:t>
            </w:r>
          </w:p>
        </w:tc>
        <w:tc>
          <w:tcPr>
            <w:tcW w:w="1096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0642AEA1" w14:textId="240A7F80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47321979" w14:textId="74B37F90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pain</w:t>
            </w:r>
          </w:p>
        </w:tc>
        <w:tc>
          <w:tcPr>
            <w:tcW w:w="60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68081FA1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</w:tr>
      <w:tr w:rsidR="00EE058F" w:rsidRPr="00EE058F" w14:paraId="4EE91157" w14:textId="77777777" w:rsidTr="00EE058F">
        <w:trPr>
          <w:trHeight w:val="300"/>
        </w:trPr>
        <w:tc>
          <w:tcPr>
            <w:tcW w:w="1096" w:type="dxa"/>
          </w:tcPr>
          <w:p w14:paraId="13A9642E" w14:textId="320A66B9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8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473A3F66" w14:textId="01C5931D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209EF7BC" w14:textId="7BF5FBC1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weden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0D92AC4F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3</w:t>
            </w:r>
          </w:p>
        </w:tc>
      </w:tr>
      <w:tr w:rsidR="00EE058F" w:rsidRPr="00EE058F" w14:paraId="3DCBCE7E" w14:textId="77777777" w:rsidTr="00EE058F">
        <w:trPr>
          <w:trHeight w:val="300"/>
        </w:trPr>
        <w:tc>
          <w:tcPr>
            <w:tcW w:w="1096" w:type="dxa"/>
          </w:tcPr>
          <w:p w14:paraId="739041E1" w14:textId="0F780226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9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5E4B0AC0" w14:textId="6474E55E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7FE840E9" w14:textId="6390BDD5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witzerland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0C0F30B2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</w:t>
            </w:r>
          </w:p>
        </w:tc>
      </w:tr>
      <w:tr w:rsidR="00EE058F" w:rsidRPr="00EE058F" w14:paraId="792535F8" w14:textId="77777777" w:rsidTr="00EE058F">
        <w:trPr>
          <w:trHeight w:val="300"/>
        </w:trPr>
        <w:tc>
          <w:tcPr>
            <w:tcW w:w="1096" w:type="dxa"/>
          </w:tcPr>
          <w:p w14:paraId="22DBD299" w14:textId="11FC7D43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0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4EBD8998" w14:textId="003C42D0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5854738B" w14:textId="2CDDB3D5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United Kingdom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3AE187D8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4</w:t>
            </w:r>
          </w:p>
        </w:tc>
      </w:tr>
      <w:tr w:rsidR="00EE058F" w:rsidRPr="00EE058F" w14:paraId="635F4B83" w14:textId="77777777" w:rsidTr="00EE058F">
        <w:trPr>
          <w:trHeight w:val="300"/>
        </w:trPr>
        <w:tc>
          <w:tcPr>
            <w:tcW w:w="1096" w:type="dxa"/>
          </w:tcPr>
          <w:p w14:paraId="187CD384" w14:textId="2FF205A3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1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23945665" w14:textId="662AF16D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Chin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0CC3185E" w14:textId="51CEB048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U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A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338A800D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2</w:t>
            </w:r>
          </w:p>
        </w:tc>
      </w:tr>
      <w:tr w:rsidR="00EE058F" w:rsidRPr="00EE058F" w14:paraId="1623F919" w14:textId="77777777" w:rsidTr="00EE058F">
        <w:trPr>
          <w:trHeight w:val="300"/>
        </w:trPr>
        <w:tc>
          <w:tcPr>
            <w:tcW w:w="1096" w:type="dxa"/>
          </w:tcPr>
          <w:p w14:paraId="1B2A9723" w14:textId="0BC11AF2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2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59E0C3CB" w14:textId="07CB3E88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inland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1EC42F78" w14:textId="1118FE5B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Switzerland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675DD792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</w:tr>
      <w:tr w:rsidR="00EE058F" w:rsidRPr="00EE058F" w14:paraId="0E91B9B1" w14:textId="77777777" w:rsidTr="00EE058F">
        <w:trPr>
          <w:trHeight w:val="300"/>
        </w:trPr>
        <w:tc>
          <w:tcPr>
            <w:tcW w:w="1096" w:type="dxa"/>
          </w:tcPr>
          <w:p w14:paraId="0D7E53CA" w14:textId="71D1EDD3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3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7D17EDA0" w14:textId="4BF4E83D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ndi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1A040026" w14:textId="406AD09F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Brazil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2686705F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</w:tr>
      <w:tr w:rsidR="00EE058F" w:rsidRPr="00EE058F" w14:paraId="343746D1" w14:textId="77777777" w:rsidTr="00EE058F">
        <w:trPr>
          <w:trHeight w:val="300"/>
        </w:trPr>
        <w:tc>
          <w:tcPr>
            <w:tcW w:w="1096" w:type="dxa"/>
          </w:tcPr>
          <w:p w14:paraId="24439EC2" w14:textId="44DCF2BD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lastRenderedPageBreak/>
              <w:t>24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078D723A" w14:textId="426127E0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ndi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5863D404" w14:textId="06CEC2ED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France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08C97918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</w:tr>
      <w:tr w:rsidR="00EE058F" w:rsidRPr="00EE058F" w14:paraId="5D0ABF31" w14:textId="77777777" w:rsidTr="00EE058F">
        <w:trPr>
          <w:trHeight w:val="300"/>
        </w:trPr>
        <w:tc>
          <w:tcPr>
            <w:tcW w:w="1096" w:type="dxa"/>
          </w:tcPr>
          <w:p w14:paraId="76304097" w14:textId="5492D4BB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25</w:t>
            </w:r>
          </w:p>
        </w:tc>
        <w:tc>
          <w:tcPr>
            <w:tcW w:w="1096" w:type="dxa"/>
            <w:shd w:val="clear" w:color="auto" w:fill="auto"/>
            <w:noWrap/>
            <w:vAlign w:val="bottom"/>
            <w:hideMark/>
          </w:tcPr>
          <w:p w14:paraId="47A48323" w14:textId="512E3EE9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India</w:t>
            </w:r>
          </w:p>
        </w:tc>
        <w:tc>
          <w:tcPr>
            <w:tcW w:w="2308" w:type="dxa"/>
            <w:shd w:val="clear" w:color="auto" w:fill="auto"/>
            <w:noWrap/>
            <w:vAlign w:val="bottom"/>
            <w:hideMark/>
          </w:tcPr>
          <w:p w14:paraId="0D47ACEF" w14:textId="5E898FC6" w:rsidR="00EE058F" w:rsidRPr="00EE058F" w:rsidRDefault="00EE058F" w:rsidP="00EE058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Germany</w:t>
            </w:r>
          </w:p>
        </w:tc>
        <w:tc>
          <w:tcPr>
            <w:tcW w:w="609" w:type="dxa"/>
            <w:shd w:val="clear" w:color="auto" w:fill="auto"/>
            <w:noWrap/>
            <w:vAlign w:val="bottom"/>
            <w:hideMark/>
          </w:tcPr>
          <w:p w14:paraId="11C210CA" w14:textId="77777777" w:rsidR="00EE058F" w:rsidRPr="00EE058F" w:rsidRDefault="00EE058F" w:rsidP="00EE058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EE058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1</w:t>
            </w:r>
          </w:p>
        </w:tc>
      </w:tr>
    </w:tbl>
    <w:p w14:paraId="7D797986" w14:textId="0EA3ABE8" w:rsidR="00D46C58" w:rsidRDefault="00D46C58" w:rsidP="00D46C5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79D49C" w14:textId="6F6DC6AC" w:rsidR="00187810" w:rsidRPr="00187810" w:rsidRDefault="00187810">
      <w:pPr>
        <w:rPr>
          <w:b/>
        </w:rPr>
      </w:pPr>
      <w:r w:rsidRPr="00187810">
        <w:rPr>
          <w:b/>
        </w:rPr>
        <w:t>References</w:t>
      </w:r>
    </w:p>
    <w:p w14:paraId="43F74D7D" w14:textId="77777777" w:rsidR="00187810" w:rsidRPr="00187810" w:rsidRDefault="00187810" w:rsidP="00187810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87810">
        <w:t>1.</w:t>
      </w:r>
      <w:r w:rsidRPr="00187810">
        <w:tab/>
        <w:t xml:space="preserve">Wicklein, B., et al., </w:t>
      </w:r>
      <w:r w:rsidRPr="00187810">
        <w:rPr>
          <w:i/>
        </w:rPr>
        <w:t>Thermally insulating and fire-retardant lightweight anisotropic foams based on nanocellulose and graphene oxide.</w:t>
      </w:r>
      <w:r w:rsidRPr="00187810">
        <w:t xml:space="preserve"> Nature Nanotechnology, 2015. </w:t>
      </w:r>
      <w:r w:rsidRPr="00187810">
        <w:rPr>
          <w:b/>
        </w:rPr>
        <w:t>10</w:t>
      </w:r>
      <w:r w:rsidRPr="00187810">
        <w:t>(3): p. 277-283.</w:t>
      </w:r>
    </w:p>
    <w:p w14:paraId="3964008F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2.</w:t>
      </w:r>
      <w:r w:rsidRPr="00187810">
        <w:tab/>
        <w:t xml:space="preserve">Liang, C., et al., </w:t>
      </w:r>
      <w:r w:rsidRPr="00187810">
        <w:rPr>
          <w:i/>
        </w:rPr>
        <w:t>Ultra-light MXene aerogel/wood-derived porous carbon composites with wall-like “mortar/brick” structures for electromagnetic interference shielding.</w:t>
      </w:r>
      <w:r w:rsidRPr="00187810">
        <w:t xml:space="preserve"> Science Bulletin, 2020. </w:t>
      </w:r>
      <w:r w:rsidRPr="00187810">
        <w:rPr>
          <w:b/>
        </w:rPr>
        <w:t>65</w:t>
      </w:r>
      <w:r w:rsidRPr="00187810">
        <w:t>(8): p. 616-622.</w:t>
      </w:r>
    </w:p>
    <w:p w14:paraId="47B616AC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3.</w:t>
      </w:r>
      <w:r w:rsidRPr="00187810">
        <w:tab/>
        <w:t xml:space="preserve">Wang, N.-N., et al., </w:t>
      </w:r>
      <w:r w:rsidRPr="00187810">
        <w:rPr>
          <w:i/>
        </w:rPr>
        <w:t>Robust, Lightweight, Hydrophobic, and Fire-Retarded Polyimide/MXene Aerogels for Effective Oil/Water Separation.</w:t>
      </w:r>
      <w:r w:rsidRPr="00187810">
        <w:t xml:space="preserve"> ACS Applied Materials &amp; Interfaces, 2019. </w:t>
      </w:r>
      <w:r w:rsidRPr="00187810">
        <w:rPr>
          <w:b/>
        </w:rPr>
        <w:t>11</w:t>
      </w:r>
      <w:r w:rsidRPr="00187810">
        <w:t>(43): p. 40512-40523.</w:t>
      </w:r>
    </w:p>
    <w:p w14:paraId="55A44F42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4.</w:t>
      </w:r>
      <w:r w:rsidRPr="00187810">
        <w:tab/>
        <w:t xml:space="preserve">Wang, D., et al., </w:t>
      </w:r>
      <w:r w:rsidRPr="00187810">
        <w:rPr>
          <w:i/>
        </w:rPr>
        <w:t>Biomimetic structural cellulose nanofiber aerogels with exceptional mechanical, flame-retardant and thermal-insulating properties.</w:t>
      </w:r>
      <w:r w:rsidRPr="00187810">
        <w:t xml:space="preserve"> Chemical Engineering Journal, 2020. </w:t>
      </w:r>
      <w:r w:rsidRPr="00187810">
        <w:rPr>
          <w:b/>
        </w:rPr>
        <w:t>389</w:t>
      </w:r>
      <w:r w:rsidRPr="00187810">
        <w:t>: p. 124449.</w:t>
      </w:r>
    </w:p>
    <w:p w14:paraId="3920F608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5.</w:t>
      </w:r>
      <w:r w:rsidRPr="00187810">
        <w:tab/>
        <w:t xml:space="preserve">Luo, Y., et al., </w:t>
      </w:r>
      <w:r w:rsidRPr="00187810">
        <w:rPr>
          <w:i/>
        </w:rPr>
        <w:t>Flame-retardant and form-stable phase change composites based on MXene with high thermostability and thermal conductivity for thermal energy storage.</w:t>
      </w:r>
      <w:r w:rsidRPr="00187810">
        <w:t xml:space="preserve"> Chemical Engineering Journal, 2021. </w:t>
      </w:r>
      <w:r w:rsidRPr="00187810">
        <w:rPr>
          <w:b/>
        </w:rPr>
        <w:t>420</w:t>
      </w:r>
      <w:r w:rsidRPr="00187810">
        <w:t>: p. 130466.</w:t>
      </w:r>
    </w:p>
    <w:p w14:paraId="44B59307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6.</w:t>
      </w:r>
      <w:r w:rsidRPr="00187810">
        <w:tab/>
        <w:t xml:space="preserve">He, C., et al., </w:t>
      </w:r>
      <w:r w:rsidRPr="00187810">
        <w:rPr>
          <w:i/>
        </w:rPr>
        <w:t>Mechanically Resistant and Sustainable Cellulose-Based Composite Aerogels with Excellent Flame Retardant, Sound-Absorption, and Superantiwetting Ability for Advanced Engineering Materials.</w:t>
      </w:r>
      <w:r w:rsidRPr="00187810">
        <w:t xml:space="preserve"> ACS Sustainable Chemistry &amp; Engineering, 2018. </w:t>
      </w:r>
      <w:r w:rsidRPr="00187810">
        <w:rPr>
          <w:b/>
        </w:rPr>
        <w:t>6</w:t>
      </w:r>
      <w:r w:rsidRPr="00187810">
        <w:t>(1): p. 927-936.</w:t>
      </w:r>
    </w:p>
    <w:p w14:paraId="7F378BB5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7.</w:t>
      </w:r>
      <w:r w:rsidRPr="00187810">
        <w:tab/>
        <w:t xml:space="preserve">Maleki, H., et al., </w:t>
      </w:r>
      <w:r w:rsidRPr="00187810">
        <w:rPr>
          <w:i/>
        </w:rPr>
        <w:t>Compressible, Thermally Insulating, and Fire Retardant Aerogels through Self-Assembling Silk Fibroin Biopolymers Inside a Silica Structure—An Approach towards 3D Printing of Aerogels.</w:t>
      </w:r>
      <w:r w:rsidRPr="00187810">
        <w:t xml:space="preserve"> ACS Applied Materials &amp; Interfaces, 2018. </w:t>
      </w:r>
      <w:r w:rsidRPr="00187810">
        <w:rPr>
          <w:b/>
        </w:rPr>
        <w:t>10</w:t>
      </w:r>
      <w:r w:rsidRPr="00187810">
        <w:t>(26): p. 22718-22730.</w:t>
      </w:r>
    </w:p>
    <w:p w14:paraId="088298C5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8.</w:t>
      </w:r>
      <w:r w:rsidRPr="00187810">
        <w:tab/>
        <w:t xml:space="preserve">Wang, Y., et al., </w:t>
      </w:r>
      <w:r w:rsidRPr="00187810">
        <w:rPr>
          <w:i/>
        </w:rPr>
        <w:t>Multifunctional polyimide aerogel textile inspired by polar bear hair for thermoregulation in extreme environments.</w:t>
      </w:r>
      <w:r w:rsidRPr="00187810">
        <w:t xml:space="preserve"> Chemical Engineering Journal, 2020. </w:t>
      </w:r>
      <w:r w:rsidRPr="00187810">
        <w:rPr>
          <w:b/>
        </w:rPr>
        <w:t>390</w:t>
      </w:r>
      <w:r w:rsidRPr="00187810">
        <w:t>: p. 124623.</w:t>
      </w:r>
    </w:p>
    <w:p w14:paraId="56ACFCA6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9.</w:t>
      </w:r>
      <w:r w:rsidRPr="00187810">
        <w:tab/>
        <w:t xml:space="preserve">Cao, Y., et al., </w:t>
      </w:r>
      <w:r w:rsidRPr="00187810">
        <w:rPr>
          <w:i/>
        </w:rPr>
        <w:t>Flame-retardant and leakage-proof phase change composites based on MXene/polyimide aerogels toward solar thermal energy harvesting.</w:t>
      </w:r>
      <w:r w:rsidRPr="00187810">
        <w:t xml:space="preserve"> Advanced Composites and Hybrid Materials, 2022. </w:t>
      </w:r>
      <w:r w:rsidRPr="00187810">
        <w:rPr>
          <w:b/>
        </w:rPr>
        <w:t>5</w:t>
      </w:r>
      <w:r w:rsidRPr="00187810">
        <w:t>(2): p. 1253-1267.</w:t>
      </w:r>
    </w:p>
    <w:p w14:paraId="334B6796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10.</w:t>
      </w:r>
      <w:r w:rsidRPr="00187810">
        <w:tab/>
        <w:t xml:space="preserve">Pirzada, T., et al., </w:t>
      </w:r>
      <w:r w:rsidRPr="00187810">
        <w:rPr>
          <w:i/>
        </w:rPr>
        <w:t>Cellulose Silica Hybrid Nanofiber Aerogels: From Sol-Gel Electrospun Nanofibers to Multifunctional Aerogels.</w:t>
      </w:r>
      <w:r w:rsidRPr="00187810">
        <w:t xml:space="preserve"> Advanced Functional Materials, 2020. </w:t>
      </w:r>
      <w:r w:rsidRPr="00187810">
        <w:rPr>
          <w:b/>
        </w:rPr>
        <w:t>30</w:t>
      </w:r>
      <w:r w:rsidRPr="00187810">
        <w:t>: p. 1907359.</w:t>
      </w:r>
    </w:p>
    <w:p w14:paraId="0E82F3EC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11.</w:t>
      </w:r>
      <w:r w:rsidRPr="00187810">
        <w:tab/>
        <w:t xml:space="preserve">Zhang, Q., et al., </w:t>
      </w:r>
      <w:r w:rsidRPr="00187810">
        <w:rPr>
          <w:i/>
        </w:rPr>
        <w:t>Flyweight, Superelastic, Electrically Conductive, and Flame-Retardant 3D Multi-Nanolayer Graphene/Ceramic Metamaterial.</w:t>
      </w:r>
      <w:r w:rsidRPr="00187810">
        <w:t xml:space="preserve"> Advanced Materials, 2017. </w:t>
      </w:r>
      <w:r w:rsidRPr="00187810">
        <w:rPr>
          <w:b/>
        </w:rPr>
        <w:t>29</w:t>
      </w:r>
      <w:r w:rsidRPr="00187810">
        <w:t>.</w:t>
      </w:r>
    </w:p>
    <w:p w14:paraId="7F260BD1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12.</w:t>
      </w:r>
      <w:r w:rsidRPr="00187810">
        <w:tab/>
        <w:t xml:space="preserve">Kang, W., et al., </w:t>
      </w:r>
      <w:r w:rsidRPr="00187810">
        <w:rPr>
          <w:i/>
        </w:rPr>
        <w:t>A novel robust adsorbent for efficient oil/water separation: Magnetic carbon nanospheres/graphene composite aerogel.</w:t>
      </w:r>
      <w:r w:rsidRPr="00187810">
        <w:t xml:space="preserve"> Journal of Hazardous Materials, 2020. </w:t>
      </w:r>
      <w:r w:rsidRPr="00187810">
        <w:rPr>
          <w:b/>
        </w:rPr>
        <w:t>392</w:t>
      </w:r>
      <w:r w:rsidRPr="00187810">
        <w:t>: p. 122499.</w:t>
      </w:r>
    </w:p>
    <w:p w14:paraId="0B3C93FC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13.</w:t>
      </w:r>
      <w:r w:rsidRPr="00187810">
        <w:tab/>
        <w:t xml:space="preserve">Carosio, F., et al., </w:t>
      </w:r>
      <w:r w:rsidRPr="00187810">
        <w:rPr>
          <w:i/>
        </w:rPr>
        <w:t>Graphene Oxide Exoskeleton to Produce Self‐Extinguishing, Nonignitable, and Flame Resistant Flexible Foams: A Mechanically Tough Alternative to Inorganic Aerogels.</w:t>
      </w:r>
      <w:r w:rsidRPr="00187810">
        <w:t xml:space="preserve"> Advanced Materials Interfaces, 2018. </w:t>
      </w:r>
      <w:r w:rsidRPr="00187810">
        <w:rPr>
          <w:b/>
        </w:rPr>
        <w:t>5</w:t>
      </w:r>
      <w:r w:rsidRPr="00187810">
        <w:t>.</w:t>
      </w:r>
    </w:p>
    <w:p w14:paraId="79AB5CA4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14.</w:t>
      </w:r>
      <w:r w:rsidRPr="00187810">
        <w:tab/>
        <w:t xml:space="preserve">Ahmed, A., et al., </w:t>
      </w:r>
      <w:r w:rsidRPr="00187810">
        <w:rPr>
          <w:i/>
        </w:rPr>
        <w:t>Fire-retardant, self-extinguishing triboelectric nanogenerators.</w:t>
      </w:r>
      <w:r w:rsidRPr="00187810">
        <w:t xml:space="preserve"> Nano Energy, 2019. </w:t>
      </w:r>
      <w:r w:rsidRPr="00187810">
        <w:rPr>
          <w:b/>
        </w:rPr>
        <w:t>59</w:t>
      </w:r>
      <w:r w:rsidRPr="00187810">
        <w:t>: p. 336-345.</w:t>
      </w:r>
    </w:p>
    <w:p w14:paraId="3EF9BEF4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15.</w:t>
      </w:r>
      <w:r w:rsidRPr="00187810">
        <w:tab/>
        <w:t xml:space="preserve">Zhang, Z.-H., et al., </w:t>
      </w:r>
      <w:r w:rsidRPr="00187810">
        <w:rPr>
          <w:i/>
        </w:rPr>
        <w:t>Silicone/graphene oxide co-cross-linked aerogels with wide-temperature mechanical flexibility, super-hydrophobicity and flame resistance for exceptional thermal insulation and oil/water separation.</w:t>
      </w:r>
      <w:r w:rsidRPr="00187810">
        <w:t xml:space="preserve"> Journal of Materials Science &amp; Technology, 2022. </w:t>
      </w:r>
      <w:r w:rsidRPr="00187810">
        <w:rPr>
          <w:b/>
        </w:rPr>
        <w:t>114</w:t>
      </w:r>
      <w:r w:rsidRPr="00187810">
        <w:t>: p. 131-142.</w:t>
      </w:r>
    </w:p>
    <w:p w14:paraId="3279565A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lastRenderedPageBreak/>
        <w:t>16.</w:t>
      </w:r>
      <w:r w:rsidRPr="00187810">
        <w:tab/>
        <w:t xml:space="preserve">Zhao, K., et al., </w:t>
      </w:r>
      <w:r w:rsidRPr="00187810">
        <w:rPr>
          <w:i/>
        </w:rPr>
        <w:t>Charged graphene aerogel filter enabled superior particulate matter removal efficiency in harsh environment.</w:t>
      </w:r>
      <w:r w:rsidRPr="00187810">
        <w:t xml:space="preserve"> Chemical Engineering Journal, 2020. </w:t>
      </w:r>
      <w:r w:rsidRPr="00187810">
        <w:rPr>
          <w:b/>
        </w:rPr>
        <w:t>395</w:t>
      </w:r>
      <w:r w:rsidRPr="00187810">
        <w:t>: p. 125086.</w:t>
      </w:r>
    </w:p>
    <w:p w14:paraId="3D333231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17.</w:t>
      </w:r>
      <w:r w:rsidRPr="00187810">
        <w:tab/>
        <w:t xml:space="preserve">Sheng, et al., </w:t>
      </w:r>
      <w:r w:rsidRPr="00187810">
        <w:rPr>
          <w:i/>
        </w:rPr>
        <w:t>Synergistic Effects of Two-Dimensional MXene and Ammonium Polyphosphate on Enhancing the Fire Safety of Polyvinyl Alcohol Composite Aerogels.</w:t>
      </w:r>
      <w:r w:rsidRPr="00187810">
        <w:t xml:space="preserve"> Polymers, 2019. </w:t>
      </w:r>
      <w:r w:rsidRPr="00187810">
        <w:rPr>
          <w:b/>
        </w:rPr>
        <w:t>11</w:t>
      </w:r>
      <w:r w:rsidRPr="00187810">
        <w:t>: p. 1964.</w:t>
      </w:r>
    </w:p>
    <w:p w14:paraId="3FB24C8A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18.</w:t>
      </w:r>
      <w:r w:rsidRPr="00187810">
        <w:tab/>
        <w:t xml:space="preserve">Lee, H., et al., </w:t>
      </w:r>
      <w:r w:rsidRPr="00187810">
        <w:rPr>
          <w:i/>
        </w:rPr>
        <w:t>Super-insulating, flame-retardant, and flexible poly(dimethylsiloxane) composites based on silica aerogel.</w:t>
      </w:r>
      <w:r w:rsidRPr="00187810">
        <w:t xml:space="preserve"> Composites Part A: Applied Science and Manufacturing, 2019. </w:t>
      </w:r>
      <w:r w:rsidRPr="00187810">
        <w:rPr>
          <w:b/>
        </w:rPr>
        <w:t>123</w:t>
      </w:r>
      <w:r w:rsidRPr="00187810">
        <w:t>: p. 108-113.</w:t>
      </w:r>
    </w:p>
    <w:p w14:paraId="38E6AADC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19.</w:t>
      </w:r>
      <w:r w:rsidRPr="00187810">
        <w:tab/>
        <w:t xml:space="preserve">Sun, J., et al., </w:t>
      </w:r>
      <w:r w:rsidRPr="00187810">
        <w:rPr>
          <w:i/>
        </w:rPr>
        <w:t>Thermal-insulating, flame-retardant and mechanically resistant aerogel based on bio-inspired tubular cellulose.</w:t>
      </w:r>
      <w:r w:rsidRPr="00187810">
        <w:t xml:space="preserve"> Composites Part B: Engineering, 2021. </w:t>
      </w:r>
      <w:r w:rsidRPr="00187810">
        <w:rPr>
          <w:b/>
        </w:rPr>
        <w:t>220</w:t>
      </w:r>
      <w:r w:rsidRPr="00187810">
        <w:t>: p. 108997.</w:t>
      </w:r>
    </w:p>
    <w:p w14:paraId="3948675C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20.</w:t>
      </w:r>
      <w:r w:rsidRPr="00187810">
        <w:tab/>
        <w:t xml:space="preserve">Du, Y., et al., </w:t>
      </w:r>
      <w:r w:rsidRPr="00187810">
        <w:rPr>
          <w:i/>
        </w:rPr>
        <w:t>Ultralight, highly compressible, thermally stable MXene/aramid nanofiber anisotropic aerogels for electromagnetic interference shielding.</w:t>
      </w:r>
      <w:r w:rsidRPr="00187810">
        <w:t xml:space="preserve"> Journal of Materials Chemistry A, 2022. </w:t>
      </w:r>
      <w:r w:rsidRPr="00187810">
        <w:rPr>
          <w:b/>
        </w:rPr>
        <w:t>10</w:t>
      </w:r>
      <w:r w:rsidRPr="00187810">
        <w:t>(12): p. 6690-6700.</w:t>
      </w:r>
    </w:p>
    <w:p w14:paraId="09BAAE51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21.</w:t>
      </w:r>
      <w:r w:rsidRPr="00187810">
        <w:tab/>
        <w:t xml:space="preserve">Zhang, Z., et al., </w:t>
      </w:r>
      <w:r w:rsidRPr="00187810">
        <w:rPr>
          <w:i/>
        </w:rPr>
        <w:t>Resilient, fire-retardant and mechanically strong polyimide-polyvinylpolymethylsiloxane composite aerogel prepared via stepwise chemical liquid deposition.</w:t>
      </w:r>
      <w:r w:rsidRPr="00187810">
        <w:t xml:space="preserve"> Materials &amp; Design, 2019. </w:t>
      </w:r>
      <w:r w:rsidRPr="00187810">
        <w:rPr>
          <w:b/>
        </w:rPr>
        <w:t>183</w:t>
      </w:r>
      <w:r w:rsidRPr="00187810">
        <w:t>: p. 108096.</w:t>
      </w:r>
    </w:p>
    <w:p w14:paraId="68BD25B6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22.</w:t>
      </w:r>
      <w:r w:rsidRPr="00187810">
        <w:tab/>
        <w:t xml:space="preserve">Qian, Z., et al., </w:t>
      </w:r>
      <w:r w:rsidRPr="00187810">
        <w:rPr>
          <w:i/>
        </w:rPr>
        <w:t>Triboelectric nanogenerators made of polybenzazole aerogels as fire-resistant negative tribo-materials.</w:t>
      </w:r>
      <w:r w:rsidRPr="00187810">
        <w:t xml:space="preserve"> Nano Energy, 2019. </w:t>
      </w:r>
      <w:r w:rsidRPr="00187810">
        <w:rPr>
          <w:b/>
        </w:rPr>
        <w:t>64</w:t>
      </w:r>
      <w:r w:rsidRPr="00187810">
        <w:t>: p. 103900.</w:t>
      </w:r>
    </w:p>
    <w:p w14:paraId="5923D7C0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23.</w:t>
      </w:r>
      <w:r w:rsidRPr="00187810">
        <w:tab/>
        <w:t xml:space="preserve">Motahari, S., G.H. Motlagh, and A. Moharramzadeh, </w:t>
      </w:r>
      <w:r w:rsidRPr="00187810">
        <w:rPr>
          <w:i/>
        </w:rPr>
        <w:t>Thermal and Flammability Properties of Polypropylene/Silica Aerogel Composites.</w:t>
      </w:r>
      <w:r w:rsidRPr="00187810">
        <w:t xml:space="preserve"> Journal of Macromolecular Science, Part B, 2015. </w:t>
      </w:r>
      <w:r w:rsidRPr="00187810">
        <w:rPr>
          <w:b/>
        </w:rPr>
        <w:t>54</w:t>
      </w:r>
      <w:r w:rsidRPr="00187810">
        <w:t>(9): p. 1081-1091.</w:t>
      </w:r>
    </w:p>
    <w:p w14:paraId="02EA7CC8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24.</w:t>
      </w:r>
      <w:r w:rsidRPr="00187810">
        <w:tab/>
        <w:t xml:space="preserve">Tian, J., et al., </w:t>
      </w:r>
      <w:r w:rsidRPr="00187810">
        <w:rPr>
          <w:i/>
        </w:rPr>
        <w:t>Highly flexible and compressible polyimide/silica aerogels with integrated double network for thermal insulation and fire-retardancy.</w:t>
      </w:r>
      <w:r w:rsidRPr="00187810">
        <w:t xml:space="preserve"> Journal of Materials Science &amp; Technology, 2022. </w:t>
      </w:r>
      <w:r w:rsidRPr="00187810">
        <w:rPr>
          <w:b/>
        </w:rPr>
        <w:t>105</w:t>
      </w:r>
      <w:r w:rsidRPr="00187810">
        <w:t>: p. 194-202.</w:t>
      </w:r>
    </w:p>
    <w:p w14:paraId="35DFF941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25.</w:t>
      </w:r>
      <w:r w:rsidRPr="00187810">
        <w:tab/>
        <w:t xml:space="preserve">Le, D.K., et al., </w:t>
      </w:r>
      <w:r w:rsidRPr="00187810">
        <w:rPr>
          <w:i/>
        </w:rPr>
        <w:t>Applications of functionalized polyethylene terephthalate aerogels from plastic bottle waste.</w:t>
      </w:r>
      <w:r w:rsidRPr="00187810">
        <w:t xml:space="preserve"> Waste Management, 2019. </w:t>
      </w:r>
      <w:r w:rsidRPr="00187810">
        <w:rPr>
          <w:b/>
        </w:rPr>
        <w:t>100</w:t>
      </w:r>
      <w:r w:rsidRPr="00187810">
        <w:t>: p. 296-305.</w:t>
      </w:r>
    </w:p>
    <w:p w14:paraId="37C659D8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26.</w:t>
      </w:r>
      <w:r w:rsidRPr="00187810">
        <w:tab/>
        <w:t xml:space="preserve">Yang, Y., et al., </w:t>
      </w:r>
      <w:r w:rsidRPr="00187810">
        <w:rPr>
          <w:i/>
        </w:rPr>
        <w:t>Flame‐Retardant Host–Guest Films for Efficient Thermal Management of Cryogenic Devices.</w:t>
      </w:r>
      <w:r w:rsidRPr="00187810">
        <w:t xml:space="preserve"> 2021. </w:t>
      </w:r>
      <w:r w:rsidRPr="00187810">
        <w:rPr>
          <w:b/>
        </w:rPr>
        <w:t>31</w:t>
      </w:r>
      <w:r w:rsidRPr="00187810">
        <w:t>(41): p. 2102232.</w:t>
      </w:r>
    </w:p>
    <w:p w14:paraId="7A80245D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27.</w:t>
      </w:r>
      <w:r w:rsidRPr="00187810">
        <w:tab/>
        <w:t xml:space="preserve">Chen, F., et al., </w:t>
      </w:r>
      <w:r w:rsidRPr="00187810">
        <w:rPr>
          <w:i/>
        </w:rPr>
        <w:t>Heat insulating, fire retardant and flexible inorganic nanocomposite paper.</w:t>
      </w:r>
      <w:r w:rsidRPr="00187810">
        <w:t xml:space="preserve"> Materials &amp; Design, 2018. </w:t>
      </w:r>
      <w:r w:rsidRPr="00187810">
        <w:rPr>
          <w:b/>
        </w:rPr>
        <w:t>144</w:t>
      </w:r>
      <w:r w:rsidRPr="00187810">
        <w:t>: p. 281-289.</w:t>
      </w:r>
    </w:p>
    <w:p w14:paraId="19D964E6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28.</w:t>
      </w:r>
      <w:r w:rsidRPr="00187810">
        <w:tab/>
        <w:t xml:space="preserve">Li, Z., et al., </w:t>
      </w:r>
      <w:r w:rsidRPr="00187810">
        <w:rPr>
          <w:i/>
        </w:rPr>
        <w:t>Reducing the flammability of hydrophobic silica aerogels by doping with hydroxides.</w:t>
      </w:r>
      <w:r w:rsidRPr="00187810">
        <w:t xml:space="preserve"> Journal of Hazardous Materials, 2019. </w:t>
      </w:r>
      <w:r w:rsidRPr="00187810">
        <w:rPr>
          <w:b/>
        </w:rPr>
        <w:t>373</w:t>
      </w:r>
      <w:r w:rsidRPr="00187810">
        <w:t>: p. 536-546.</w:t>
      </w:r>
    </w:p>
    <w:p w14:paraId="14E50024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29.</w:t>
      </w:r>
      <w:r w:rsidRPr="00187810">
        <w:tab/>
        <w:t xml:space="preserve">Cheng, H., et al., </w:t>
      </w:r>
      <w:r w:rsidRPr="00187810">
        <w:rPr>
          <w:i/>
        </w:rPr>
        <w:t>Super flame-retardant lightweight rime-like carbon-phenolic nanofoam.</w:t>
      </w:r>
      <w:r w:rsidRPr="00187810">
        <w:t xml:space="preserve"> Scientific Reports, 2016. </w:t>
      </w:r>
      <w:r w:rsidRPr="00187810">
        <w:rPr>
          <w:b/>
        </w:rPr>
        <w:t>6</w:t>
      </w:r>
      <w:r w:rsidRPr="00187810">
        <w:t>(1): p. 33480.</w:t>
      </w:r>
    </w:p>
    <w:p w14:paraId="69625B3D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30.</w:t>
      </w:r>
      <w:r w:rsidRPr="00187810">
        <w:tab/>
        <w:t xml:space="preserve">Shu, R., et al., </w:t>
      </w:r>
      <w:r w:rsidRPr="00187810">
        <w:rPr>
          <w:i/>
        </w:rPr>
        <w:t>Facile construction of three-dimensional porous netlike reduced graphene oxide/zinc oxide composite aerogels as the lightweight, flame retardant, compression resilience and high-performance electromagnetic wave absorbers.</w:t>
      </w:r>
      <w:r w:rsidRPr="00187810">
        <w:t xml:space="preserve"> Composites Part A: Applied Science and Manufacturing, 2022. </w:t>
      </w:r>
      <w:r w:rsidRPr="00187810">
        <w:rPr>
          <w:b/>
        </w:rPr>
        <w:t>160</w:t>
      </w:r>
      <w:r w:rsidRPr="00187810">
        <w:t>: p. 107068.</w:t>
      </w:r>
    </w:p>
    <w:p w14:paraId="4CD3E14A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31.</w:t>
      </w:r>
      <w:r w:rsidRPr="00187810">
        <w:tab/>
        <w:t xml:space="preserve">Zuo, B. and B.J.P.f.A.T. Yuan, </w:t>
      </w:r>
      <w:r w:rsidRPr="00187810">
        <w:rPr>
          <w:i/>
        </w:rPr>
        <w:t>Flame‐retardant cellulose nanofiber aerogel modified with graphene oxide and sodium montmorillonite and its fire‐alarm application.</w:t>
      </w:r>
      <w:r w:rsidRPr="00187810">
        <w:t xml:space="preserve"> 2021. </w:t>
      </w:r>
      <w:r w:rsidRPr="00187810">
        <w:rPr>
          <w:b/>
        </w:rPr>
        <w:t>32</w:t>
      </w:r>
      <w:r w:rsidRPr="00187810">
        <w:t>(4): p. 1877-1887.</w:t>
      </w:r>
    </w:p>
    <w:p w14:paraId="4EFE9197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32.</w:t>
      </w:r>
      <w:r w:rsidRPr="00187810">
        <w:tab/>
        <w:t xml:space="preserve">Malakooti, S., et al., </w:t>
      </w:r>
      <w:r w:rsidRPr="00187810">
        <w:rPr>
          <w:i/>
        </w:rPr>
        <w:t>Low-Cost, Ambient-Dried, Superhydrophobic, High Strength, Thermally Insulating, and Thermally Resilient Polybenzoxazine Aerogels.</w:t>
      </w:r>
      <w:r w:rsidRPr="00187810">
        <w:t xml:space="preserve"> ACS Applied Polymer Materials, 2019. </w:t>
      </w:r>
      <w:r w:rsidRPr="00187810">
        <w:rPr>
          <w:b/>
        </w:rPr>
        <w:t>1</w:t>
      </w:r>
      <w:r w:rsidRPr="00187810">
        <w:t>(9): p. 2322-2333.</w:t>
      </w:r>
    </w:p>
    <w:p w14:paraId="4C5A22CD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33.</w:t>
      </w:r>
      <w:r w:rsidRPr="00187810">
        <w:tab/>
        <w:t xml:space="preserve">Yang, W., et al., </w:t>
      </w:r>
      <w:r w:rsidRPr="00187810">
        <w:rPr>
          <w:i/>
        </w:rPr>
        <w:t>Design of Intrinsically Flame-Retardant Vanillin-Based Epoxy Resin for Thermal-Conductive Epoxy/Graphene Aerogel Composites.</w:t>
      </w:r>
      <w:r w:rsidRPr="00187810">
        <w:t xml:space="preserve"> ACS Applied Materials &amp; Interfaces, 2021. </w:t>
      </w:r>
      <w:r w:rsidRPr="00187810">
        <w:rPr>
          <w:b/>
        </w:rPr>
        <w:t>13</w:t>
      </w:r>
      <w:r w:rsidRPr="00187810">
        <w:t>(49): p. 59341-59351.</w:t>
      </w:r>
    </w:p>
    <w:p w14:paraId="4FD8EF51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34.</w:t>
      </w:r>
      <w:r w:rsidRPr="00187810">
        <w:tab/>
        <w:t xml:space="preserve">Liang, W., et al., </w:t>
      </w:r>
      <w:r w:rsidRPr="00187810">
        <w:rPr>
          <w:i/>
        </w:rPr>
        <w:t>Facile preparation of attapulgite‐based aerogels with excellent flame retardancy and better thermal insulation properties.</w:t>
      </w:r>
      <w:r w:rsidRPr="00187810">
        <w:t xml:space="preserve"> 2019. </w:t>
      </w:r>
      <w:r w:rsidRPr="00187810">
        <w:rPr>
          <w:b/>
        </w:rPr>
        <w:t>136</w:t>
      </w:r>
      <w:r w:rsidRPr="00187810">
        <w:t>(32): p. 47849.</w:t>
      </w:r>
    </w:p>
    <w:p w14:paraId="4260C63D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lastRenderedPageBreak/>
        <w:t>35.</w:t>
      </w:r>
      <w:r w:rsidRPr="00187810">
        <w:tab/>
        <w:t xml:space="preserve">Cao, C. and B.J.P.f.A.T. Yuan, </w:t>
      </w:r>
      <w:r w:rsidRPr="00187810">
        <w:rPr>
          <w:i/>
        </w:rPr>
        <w:t>Thermally induced fire early warning aerogel with efficient thermal isolation and flame‐retardant properties.</w:t>
      </w:r>
      <w:r w:rsidRPr="00187810">
        <w:t xml:space="preserve"> 2021. </w:t>
      </w:r>
      <w:r w:rsidRPr="00187810">
        <w:rPr>
          <w:b/>
        </w:rPr>
        <w:t>32</w:t>
      </w:r>
      <w:r w:rsidRPr="00187810">
        <w:t>(5): p. 2159-2168.</w:t>
      </w:r>
    </w:p>
    <w:p w14:paraId="0B0473AB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36.</w:t>
      </w:r>
      <w:r w:rsidRPr="00187810">
        <w:tab/>
        <w:t xml:space="preserve">Zhang, D., et al., </w:t>
      </w:r>
      <w:r w:rsidRPr="00187810">
        <w:rPr>
          <w:i/>
        </w:rPr>
        <w:t>Mechanically strong polyimide aerogels cross-linked with dopamine-functionalized carbon nanotubes for oil absorption.</w:t>
      </w:r>
      <w:r w:rsidRPr="00187810">
        <w:t xml:space="preserve"> Applied Surface Science, 2021. </w:t>
      </w:r>
      <w:r w:rsidRPr="00187810">
        <w:rPr>
          <w:b/>
        </w:rPr>
        <w:t>543</w:t>
      </w:r>
      <w:r w:rsidRPr="00187810">
        <w:t>: p. 148833.</w:t>
      </w:r>
    </w:p>
    <w:p w14:paraId="67F78C86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37.</w:t>
      </w:r>
      <w:r w:rsidRPr="00187810">
        <w:tab/>
        <w:t xml:space="preserve">Hai, Y., et al., </w:t>
      </w:r>
      <w:r w:rsidRPr="00187810">
        <w:rPr>
          <w:i/>
        </w:rPr>
        <w:t>Layer-by-Layer Assembly of Aerogel and Alginate toward Self-Extinguishing Flexible Polyurethane Foam.</w:t>
      </w:r>
      <w:r w:rsidRPr="00187810">
        <w:t xml:space="preserve"> Industrial &amp; Engineering Chemistry Research, 2020. </w:t>
      </w:r>
      <w:r w:rsidRPr="00187810">
        <w:rPr>
          <w:b/>
        </w:rPr>
        <w:t>59</w:t>
      </w:r>
      <w:r w:rsidRPr="00187810">
        <w:t>(1): p. 475-483.</w:t>
      </w:r>
    </w:p>
    <w:p w14:paraId="49E28167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38.</w:t>
      </w:r>
      <w:r w:rsidRPr="00187810">
        <w:tab/>
        <w:t xml:space="preserve">Wang, L., et al., </w:t>
      </w:r>
      <w:r w:rsidRPr="00187810">
        <w:rPr>
          <w:i/>
        </w:rPr>
        <w:t>Superelastic, Anticorrosive, and Flame-Resistant Nitrogen-Containing Resorcinol Formaldehyde/Graphene Oxide Composite Aerogels.</w:t>
      </w:r>
      <w:r w:rsidRPr="00187810">
        <w:t xml:space="preserve"> ACS Sustainable Chemistry &amp; Engineering, 2019. </w:t>
      </w:r>
      <w:r w:rsidRPr="00187810">
        <w:rPr>
          <w:b/>
        </w:rPr>
        <w:t>7</w:t>
      </w:r>
      <w:r w:rsidRPr="00187810">
        <w:t>(12): p. 10873-10879.</w:t>
      </w:r>
    </w:p>
    <w:p w14:paraId="2499691F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39.</w:t>
      </w:r>
      <w:r w:rsidRPr="00187810">
        <w:tab/>
        <w:t xml:space="preserve">Riahipour, R., et al., </w:t>
      </w:r>
      <w:r w:rsidRPr="00187810">
        <w:rPr>
          <w:i/>
        </w:rPr>
        <w:t>Improving flame-retardant, thermal, and mechanical properties of an epoxy using halogen-free fillers.</w:t>
      </w:r>
      <w:r w:rsidRPr="00187810">
        <w:t xml:space="preserve"> Science and Engineering of Composite Materials, 2017. </w:t>
      </w:r>
      <w:r w:rsidRPr="00187810">
        <w:rPr>
          <w:b/>
        </w:rPr>
        <w:t>25</w:t>
      </w:r>
      <w:r w:rsidRPr="00187810">
        <w:t>.</w:t>
      </w:r>
    </w:p>
    <w:p w14:paraId="7A822C55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40.</w:t>
      </w:r>
      <w:r w:rsidRPr="00187810">
        <w:tab/>
        <w:t xml:space="preserve">Zhang, Y., et al., </w:t>
      </w:r>
      <w:r w:rsidRPr="00187810">
        <w:rPr>
          <w:i/>
        </w:rPr>
        <w:t>Tightly-packed fluorinated graphene aerogel/polydimethylsiloxane composite with excellent thermal management properties.</w:t>
      </w:r>
      <w:r w:rsidRPr="00187810">
        <w:t xml:space="preserve"> Composites Science and Technology, 2022. </w:t>
      </w:r>
      <w:r w:rsidRPr="00187810">
        <w:rPr>
          <w:b/>
        </w:rPr>
        <w:t>220</w:t>
      </w:r>
      <w:r w:rsidRPr="00187810">
        <w:t>: p. 109302.</w:t>
      </w:r>
    </w:p>
    <w:p w14:paraId="04494BB3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41.</w:t>
      </w:r>
      <w:r w:rsidRPr="00187810">
        <w:tab/>
        <w:t xml:space="preserve">Wu, Z.-H., et al., </w:t>
      </w:r>
      <w:r w:rsidRPr="00187810">
        <w:rPr>
          <w:i/>
        </w:rPr>
        <w:t>Silane modified MXene/polybenzazole nanocomposite aerogels with exceptional surface hydrophobicity, flame retardance and thermal insulation.</w:t>
      </w:r>
      <w:r w:rsidRPr="00187810">
        <w:t xml:space="preserve"> Composites Communications, 2023. </w:t>
      </w:r>
      <w:r w:rsidRPr="00187810">
        <w:rPr>
          <w:b/>
        </w:rPr>
        <w:t>37</w:t>
      </w:r>
      <w:r w:rsidRPr="00187810">
        <w:t>: p. 101402.</w:t>
      </w:r>
    </w:p>
    <w:p w14:paraId="46B7C71C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42.</w:t>
      </w:r>
      <w:r w:rsidRPr="00187810">
        <w:tab/>
        <w:t xml:space="preserve">Niu, J., et al., </w:t>
      </w:r>
      <w:r w:rsidRPr="00187810">
        <w:rPr>
          <w:i/>
        </w:rPr>
        <w:t>Experimental study on low thermal conductive and flame retardant phase change composite material for mitigating battery thermal runaway propagation.</w:t>
      </w:r>
      <w:r w:rsidRPr="00187810">
        <w:t xml:space="preserve"> Journal of Energy Storage, 2022. </w:t>
      </w:r>
      <w:r w:rsidRPr="00187810">
        <w:rPr>
          <w:b/>
        </w:rPr>
        <w:t>47</w:t>
      </w:r>
      <w:r w:rsidRPr="00187810">
        <w:t>: p. 103557.</w:t>
      </w:r>
    </w:p>
    <w:p w14:paraId="6A104BE0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43.</w:t>
      </w:r>
      <w:r w:rsidRPr="00187810">
        <w:tab/>
        <w:t xml:space="preserve">Zhao, H., et al., </w:t>
      </w:r>
      <w:r w:rsidRPr="00187810">
        <w:rPr>
          <w:i/>
        </w:rPr>
        <w:t>Lightweight and mechanically robust carbon aerogel/SnO2 nanorods composites with heterogeneous structure for electromagnetic interference shielding.</w:t>
      </w:r>
      <w:r w:rsidRPr="00187810">
        <w:t xml:space="preserve"> Composites Part A: Applied Science and Manufacturing, 2022. </w:t>
      </w:r>
      <w:r w:rsidRPr="00187810">
        <w:rPr>
          <w:b/>
        </w:rPr>
        <w:t>161</w:t>
      </w:r>
      <w:r w:rsidRPr="00187810">
        <w:t>: p. 107077.</w:t>
      </w:r>
    </w:p>
    <w:p w14:paraId="0956F93A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44.</w:t>
      </w:r>
      <w:r w:rsidRPr="00187810">
        <w:tab/>
        <w:t xml:space="preserve">Dan, H., et al., </w:t>
      </w:r>
      <w:r w:rsidRPr="00187810">
        <w:rPr>
          <w:i/>
        </w:rPr>
        <w:t>Fabrication of superhydrophobic Enteromorpha-derived carbon aerogels via NH4H2PO4 modification for multi-behavioral oil/water separation.</w:t>
      </w:r>
      <w:r w:rsidRPr="00187810">
        <w:t xml:space="preserve"> Science of The Total Environment, 2022. </w:t>
      </w:r>
      <w:r w:rsidRPr="00187810">
        <w:rPr>
          <w:b/>
        </w:rPr>
        <w:t>837</w:t>
      </w:r>
      <w:r w:rsidRPr="00187810">
        <w:t>: p. 155869.</w:t>
      </w:r>
    </w:p>
    <w:p w14:paraId="2B0FE787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45.</w:t>
      </w:r>
      <w:r w:rsidRPr="00187810">
        <w:tab/>
        <w:t xml:space="preserve">Huang, J., et al., </w:t>
      </w:r>
      <w:r w:rsidRPr="00187810">
        <w:rPr>
          <w:i/>
        </w:rPr>
        <w:t>High enthalpy efficiency lignin-polyimide porous hybrid aerogel composite phase change material with flame retardancy for superior solar-to-thermal energy conversion and storage.</w:t>
      </w:r>
      <w:r w:rsidRPr="00187810">
        <w:t xml:space="preserve"> 2022. </w:t>
      </w:r>
      <w:r w:rsidRPr="00187810">
        <w:rPr>
          <w:b/>
        </w:rPr>
        <w:t>248</w:t>
      </w:r>
      <w:r w:rsidRPr="00187810">
        <w:t>: p. 112036.</w:t>
      </w:r>
    </w:p>
    <w:p w14:paraId="4E69E8F1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46.</w:t>
      </w:r>
      <w:r w:rsidRPr="00187810">
        <w:tab/>
        <w:t xml:space="preserve">Luo, Z., et al., </w:t>
      </w:r>
      <w:r w:rsidRPr="00187810">
        <w:rPr>
          <w:i/>
        </w:rPr>
        <w:t>Efficient flame-retardant biomass aerogel endowed with graphene oxide interconnected networks for ultrasensitive fire warning.</w:t>
      </w:r>
      <w:r w:rsidRPr="00187810">
        <w:t xml:space="preserve"> Materials Letters, 2022. </w:t>
      </w:r>
      <w:r w:rsidRPr="00187810">
        <w:rPr>
          <w:b/>
        </w:rPr>
        <w:t>318</w:t>
      </w:r>
      <w:r w:rsidRPr="00187810">
        <w:t>: p. 132237.</w:t>
      </w:r>
    </w:p>
    <w:p w14:paraId="1A04D178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47.</w:t>
      </w:r>
      <w:r w:rsidRPr="00187810">
        <w:tab/>
        <w:t xml:space="preserve">Shen, R., et al., </w:t>
      </w:r>
      <w:r w:rsidRPr="00187810">
        <w:rPr>
          <w:i/>
        </w:rPr>
        <w:t>Biomass modified boron nitride/polyimide hybrid aerogel supported phase change composites with superior energy storage capacity and improved flame retardancy for solar-thermal energy storage.</w:t>
      </w:r>
      <w:r w:rsidRPr="00187810">
        <w:t xml:space="preserve"> Solar Energy, 2022. </w:t>
      </w:r>
      <w:r w:rsidRPr="00187810">
        <w:rPr>
          <w:b/>
        </w:rPr>
        <w:t>242</w:t>
      </w:r>
      <w:r w:rsidRPr="00187810">
        <w:t>: p. 287-297.</w:t>
      </w:r>
    </w:p>
    <w:p w14:paraId="6D9D77B6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48.</w:t>
      </w:r>
      <w:r w:rsidRPr="00187810">
        <w:tab/>
        <w:t xml:space="preserve">Niu, Q., et al., </w:t>
      </w:r>
      <w:r w:rsidRPr="00187810">
        <w:rPr>
          <w:i/>
        </w:rPr>
        <w:t>Flame retardant bamboo fiber reinforced polylactic acid composites regulated by interfacial phosphorus-silicon aerogel.</w:t>
      </w:r>
      <w:r w:rsidRPr="00187810">
        <w:t xml:space="preserve"> 2022. </w:t>
      </w:r>
      <w:r w:rsidRPr="00187810">
        <w:rPr>
          <w:b/>
        </w:rPr>
        <w:t>252</w:t>
      </w:r>
      <w:r w:rsidRPr="00187810">
        <w:t>: p. 124961.</w:t>
      </w:r>
    </w:p>
    <w:p w14:paraId="091E2C45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49.</w:t>
      </w:r>
      <w:r w:rsidRPr="00187810">
        <w:tab/>
        <w:t xml:space="preserve">Jia, L.J., et al., </w:t>
      </w:r>
      <w:r w:rsidRPr="00187810">
        <w:rPr>
          <w:i/>
        </w:rPr>
        <w:t>Ultra-light poly (lactic acid)/SiO2 aerogel composite foam: A fully biodegradable and full life-cycle sustainable insulation material.</w:t>
      </w:r>
      <w:r w:rsidRPr="00187810">
        <w:t xml:space="preserve"> 2021. </w:t>
      </w:r>
      <w:r w:rsidRPr="00187810">
        <w:rPr>
          <w:b/>
        </w:rPr>
        <w:t>192</w:t>
      </w:r>
      <w:r w:rsidRPr="00187810">
        <w:t>: p. 1029-1039.</w:t>
      </w:r>
    </w:p>
    <w:p w14:paraId="4BE7AD3F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50.</w:t>
      </w:r>
      <w:r w:rsidRPr="00187810">
        <w:tab/>
        <w:t xml:space="preserve">Luo, X., et al., </w:t>
      </w:r>
      <w:r w:rsidRPr="00187810">
        <w:rPr>
          <w:i/>
        </w:rPr>
        <w:t>Robust, sustainable cellulose composite aerogels with outstanding flame retardancy and thermal insulation.</w:t>
      </w:r>
      <w:r w:rsidRPr="00187810">
        <w:t xml:space="preserve"> Carbohydrate Polymers, 2019. </w:t>
      </w:r>
      <w:r w:rsidRPr="00187810">
        <w:rPr>
          <w:b/>
        </w:rPr>
        <w:t>230</w:t>
      </w:r>
      <w:r w:rsidRPr="00187810">
        <w:t>: p. 115623.</w:t>
      </w:r>
    </w:p>
    <w:p w14:paraId="2AF7A60C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51.</w:t>
      </w:r>
      <w:r w:rsidRPr="00187810">
        <w:tab/>
        <w:t xml:space="preserve">Wang, L., et al., </w:t>
      </w:r>
      <w:r w:rsidRPr="00187810">
        <w:rPr>
          <w:i/>
        </w:rPr>
        <w:t>Metal-graphene-synergized melamine aerogel with robust elasticity and flame-retardancy for thermal-insulated-packaging industry.</w:t>
      </w:r>
      <w:r w:rsidRPr="00187810">
        <w:t xml:space="preserve"> Composites Part A: Applied Science and Manufacturing, 2021. </w:t>
      </w:r>
      <w:r w:rsidRPr="00187810">
        <w:rPr>
          <w:b/>
        </w:rPr>
        <w:t>140</w:t>
      </w:r>
      <w:r w:rsidRPr="00187810">
        <w:t>: p. 106195.</w:t>
      </w:r>
    </w:p>
    <w:p w14:paraId="060A7139" w14:textId="77777777" w:rsidR="00187810" w:rsidRPr="00187810" w:rsidRDefault="00187810" w:rsidP="00187810">
      <w:pPr>
        <w:pStyle w:val="EndNoteBibliography"/>
        <w:spacing w:after="0"/>
        <w:ind w:left="720" w:hanging="720"/>
      </w:pPr>
      <w:r w:rsidRPr="00187810">
        <w:t>52.</w:t>
      </w:r>
      <w:r w:rsidRPr="00187810">
        <w:tab/>
        <w:t xml:space="preserve">Zheng, X.g., et al., </w:t>
      </w:r>
      <w:r w:rsidRPr="00187810">
        <w:rPr>
          <w:i/>
        </w:rPr>
        <w:t>Improvement of flame retardancy of polyurethane foam using DOPO-immobilized silica aerogel.</w:t>
      </w:r>
      <w:r w:rsidRPr="00187810">
        <w:t xml:space="preserve"> 2021. </w:t>
      </w:r>
      <w:r w:rsidRPr="00187810">
        <w:rPr>
          <w:b/>
        </w:rPr>
        <w:t>8</w:t>
      </w:r>
      <w:r w:rsidRPr="00187810">
        <w:t>: p. 673906.</w:t>
      </w:r>
    </w:p>
    <w:p w14:paraId="215F71A8" w14:textId="77777777" w:rsidR="00187810" w:rsidRPr="00187810" w:rsidRDefault="00187810" w:rsidP="00187810">
      <w:pPr>
        <w:pStyle w:val="EndNoteBibliography"/>
        <w:ind w:left="720" w:hanging="720"/>
      </w:pPr>
      <w:r w:rsidRPr="00187810">
        <w:t>53.</w:t>
      </w:r>
      <w:r w:rsidRPr="00187810">
        <w:tab/>
        <w:t xml:space="preserve">Niu, Q., et al., </w:t>
      </w:r>
      <w:r w:rsidRPr="00187810">
        <w:rPr>
          <w:i/>
        </w:rPr>
        <w:t>Interfacial silicon</w:t>
      </w:r>
      <w:r w:rsidRPr="00187810">
        <w:rPr>
          <w:rFonts w:ascii="Cambria Math" w:hAnsi="Cambria Math" w:cs="Cambria Math"/>
          <w:i/>
        </w:rPr>
        <w:t>‑</w:t>
      </w:r>
      <w:r w:rsidRPr="00187810">
        <w:rPr>
          <w:i/>
        </w:rPr>
        <w:t>nitrogen aerogel raise flame retardancy of bamboo fiber reinforced polylactic acid composites.</w:t>
      </w:r>
      <w:r w:rsidRPr="00187810">
        <w:t xml:space="preserve"> 2022. </w:t>
      </w:r>
      <w:r w:rsidRPr="00187810">
        <w:rPr>
          <w:b/>
        </w:rPr>
        <w:t>222</w:t>
      </w:r>
      <w:r w:rsidRPr="00187810">
        <w:t>: p. 2697-2708.</w:t>
      </w:r>
    </w:p>
    <w:p w14:paraId="22C5AC0D" w14:textId="5C401481" w:rsidR="00141358" w:rsidRDefault="00187810">
      <w:r>
        <w:lastRenderedPageBreak/>
        <w:fldChar w:fldCharType="end"/>
      </w:r>
    </w:p>
    <w:sectPr w:rsidR="00141358" w:rsidSect="00817CB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harisSIL">
    <w:altName w:val="Segoe Print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rI0NjU0NTc2tDQ2MTZT0lEKTi0uzszPAykwrAUAUB4dyS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ewvweez9x5zfne9st7p9ft720vpe9a9tv50&quot;&gt;My EndNote Library&lt;record-ids&gt;&lt;item&gt;199&lt;/item&gt;&lt;/record-ids&gt;&lt;/item&gt;&lt;/Libraries&gt;"/>
  </w:docVars>
  <w:rsids>
    <w:rsidRoot w:val="00237ADA"/>
    <w:rsid w:val="000241A9"/>
    <w:rsid w:val="00141358"/>
    <w:rsid w:val="00170028"/>
    <w:rsid w:val="00187810"/>
    <w:rsid w:val="0019238F"/>
    <w:rsid w:val="00194E05"/>
    <w:rsid w:val="001C4CE6"/>
    <w:rsid w:val="00237ADA"/>
    <w:rsid w:val="00293BBF"/>
    <w:rsid w:val="002D6FE3"/>
    <w:rsid w:val="00312D45"/>
    <w:rsid w:val="00336B82"/>
    <w:rsid w:val="00341C12"/>
    <w:rsid w:val="00347E48"/>
    <w:rsid w:val="00357A4E"/>
    <w:rsid w:val="00396C94"/>
    <w:rsid w:val="003D6680"/>
    <w:rsid w:val="00400ACA"/>
    <w:rsid w:val="00416134"/>
    <w:rsid w:val="004649FC"/>
    <w:rsid w:val="005257EF"/>
    <w:rsid w:val="005409AF"/>
    <w:rsid w:val="00570C06"/>
    <w:rsid w:val="005A4CD5"/>
    <w:rsid w:val="005C72C2"/>
    <w:rsid w:val="00642398"/>
    <w:rsid w:val="0064435D"/>
    <w:rsid w:val="00691DB6"/>
    <w:rsid w:val="006D6319"/>
    <w:rsid w:val="0071439E"/>
    <w:rsid w:val="00721AA4"/>
    <w:rsid w:val="00742C42"/>
    <w:rsid w:val="00755A6C"/>
    <w:rsid w:val="007B1289"/>
    <w:rsid w:val="007C774E"/>
    <w:rsid w:val="00817CBA"/>
    <w:rsid w:val="00822C37"/>
    <w:rsid w:val="0083236B"/>
    <w:rsid w:val="0084068D"/>
    <w:rsid w:val="00851502"/>
    <w:rsid w:val="0087648E"/>
    <w:rsid w:val="008D2377"/>
    <w:rsid w:val="00976520"/>
    <w:rsid w:val="00991B68"/>
    <w:rsid w:val="009A2624"/>
    <w:rsid w:val="009A31E5"/>
    <w:rsid w:val="00A466BD"/>
    <w:rsid w:val="00A53B64"/>
    <w:rsid w:val="00A56F6A"/>
    <w:rsid w:val="00A63300"/>
    <w:rsid w:val="00A76FA1"/>
    <w:rsid w:val="00B00B1B"/>
    <w:rsid w:val="00B4068F"/>
    <w:rsid w:val="00B47212"/>
    <w:rsid w:val="00B54791"/>
    <w:rsid w:val="00B563A2"/>
    <w:rsid w:val="00B607E4"/>
    <w:rsid w:val="00C51ACB"/>
    <w:rsid w:val="00C82F23"/>
    <w:rsid w:val="00D108BB"/>
    <w:rsid w:val="00D30174"/>
    <w:rsid w:val="00D46C58"/>
    <w:rsid w:val="00D56B6A"/>
    <w:rsid w:val="00D764D0"/>
    <w:rsid w:val="00D858AC"/>
    <w:rsid w:val="00DA7E54"/>
    <w:rsid w:val="00E07A9A"/>
    <w:rsid w:val="00E6079E"/>
    <w:rsid w:val="00E73806"/>
    <w:rsid w:val="00EE058F"/>
    <w:rsid w:val="00F02316"/>
    <w:rsid w:val="00F862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24B783"/>
  <w15:chartTrackingRefBased/>
  <w15:docId w15:val="{FAF86B41-7BFF-41AF-B330-5A4F21DF3D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37ADA"/>
    <w:rPr>
      <w:kern w:val="0"/>
      <w:lang w:val="en-GB"/>
      <w14:ligatures w14:val="none"/>
    </w:rPr>
  </w:style>
  <w:style w:type="paragraph" w:styleId="Heading1">
    <w:name w:val="heading 1"/>
    <w:basedOn w:val="Normal"/>
    <w:link w:val="Heading1Char"/>
    <w:uiPriority w:val="9"/>
    <w:qFormat/>
    <w:rsid w:val="00C51ACB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37ADA"/>
    <w:pPr>
      <w:spacing w:after="0" w:line="240" w:lineRule="auto"/>
    </w:pPr>
    <w:rPr>
      <w:kern w:val="0"/>
      <w:lang w:val="en-HK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querysrchtext">
    <w:name w:val="querysrchtext"/>
    <w:basedOn w:val="DefaultParagraphFont"/>
    <w:rsid w:val="00237ADA"/>
  </w:style>
  <w:style w:type="character" w:styleId="Emphasis">
    <w:name w:val="Emphasis"/>
    <w:basedOn w:val="DefaultParagraphFont"/>
    <w:uiPriority w:val="20"/>
    <w:qFormat/>
    <w:rsid w:val="00237ADA"/>
    <w:rPr>
      <w:i/>
      <w:iCs/>
    </w:rPr>
  </w:style>
  <w:style w:type="character" w:customStyle="1" w:styleId="queryoperator">
    <w:name w:val="queryoperator"/>
    <w:basedOn w:val="DefaultParagraphFont"/>
    <w:rsid w:val="00237ADA"/>
  </w:style>
  <w:style w:type="character" w:customStyle="1" w:styleId="fontstyle01">
    <w:name w:val="fontstyle01"/>
    <w:basedOn w:val="DefaultParagraphFont"/>
    <w:rsid w:val="00237ADA"/>
    <w:rPr>
      <w:rFonts w:ascii="CharisSIL" w:hAnsi="CharisSIL" w:hint="default"/>
      <w:b w:val="0"/>
      <w:bCs w:val="0"/>
      <w:i w:val="0"/>
      <w:iCs w:val="0"/>
      <w:color w:val="000000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691DB6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91DB6"/>
    <w:rPr>
      <w:color w:val="954F72"/>
      <w:u w:val="single"/>
    </w:rPr>
  </w:style>
  <w:style w:type="paragraph" w:customStyle="1" w:styleId="msonormal0">
    <w:name w:val="msonormal"/>
    <w:basedOn w:val="Normal"/>
    <w:rsid w:val="00691D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table" w:styleId="PlainTable5">
    <w:name w:val="Plain Table 5"/>
    <w:basedOn w:val="TableNormal"/>
    <w:uiPriority w:val="45"/>
    <w:rsid w:val="00C51ACB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C51ACB"/>
    <w:rPr>
      <w:rFonts w:ascii="Times New Roman" w:eastAsia="Times New Roman" w:hAnsi="Times New Roman" w:cs="Times New Roman"/>
      <w:b/>
      <w:bCs/>
      <w:kern w:val="36"/>
      <w:sz w:val="48"/>
      <w:szCs w:val="48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18781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7810"/>
    <w:rPr>
      <w:rFonts w:ascii="Calibri" w:hAnsi="Calibri" w:cs="Calibri"/>
      <w:noProof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18781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87810"/>
    <w:rPr>
      <w:rFonts w:ascii="Calibri" w:hAnsi="Calibri" w:cs="Calibri"/>
      <w:noProof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7211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037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05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19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853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334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0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7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85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847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3</Pages>
  <Words>15707</Words>
  <Characters>89532</Characters>
  <Application>Microsoft Office Word</Application>
  <DocSecurity>0</DocSecurity>
  <Lines>746</Lines>
  <Paragraphs>2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0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nuel Abankwah Ofori</dc:creator>
  <cp:keywords/>
  <dc:description/>
  <cp:lastModifiedBy>TAWIAH, Benjamin [Alumni]</cp:lastModifiedBy>
  <cp:revision>3</cp:revision>
  <dcterms:created xsi:type="dcterms:W3CDTF">2023-07-05T21:30:00Z</dcterms:created>
  <dcterms:modified xsi:type="dcterms:W3CDTF">2023-07-05T21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65211d6-c2e4-4a5f-9df3-ecd5a5c28b0e</vt:lpwstr>
  </property>
</Properties>
</file>